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r w:rsidRPr="00B44FA7">
        <w:rPr>
          <w:i/>
        </w:rPr>
        <w:t>Kesahn</w:t>
      </w:r>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E847B9">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software is an open source implementation of the Java Servlet, JavaServer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r w:rsidRPr="00B34DBE">
        <w:rPr>
          <w:rFonts w:ascii="Calibri" w:eastAsia="Times New Roman" w:hAnsi="Calibri" w:cs="Calibri"/>
          <w:i/>
          <w:iCs/>
          <w:lang w:eastAsia="en-GB"/>
        </w:rPr>
        <w:t>mySQL</w:t>
      </w:r>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44928" behindDoc="0" locked="0" layoutInCell="1" allowOverlap="1" wp14:anchorId="7026ED55" wp14:editId="37FBC1CC">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68113359" w:rsidR="005A6F82" w:rsidRPr="00981E46" w:rsidRDefault="005A6F82"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D31F11">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44928"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68113359" w:rsidR="005A6F82" w:rsidRPr="00981E46" w:rsidRDefault="005A6F82"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D31F11">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r w:rsidRPr="00B80FBC">
        <w:rPr>
          <w:i/>
          <w:iCs/>
        </w:rPr>
        <w:t>bookFlightIntent</w:t>
      </w:r>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50467A30">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16675AB5"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D31F11">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r w:rsidRPr="00081C40">
        <w:rPr>
          <w:i/>
          <w:iCs/>
        </w:rPr>
        <w:t>departure</w:t>
      </w:r>
      <w:r>
        <w:rPr>
          <w:i/>
          <w:iCs/>
        </w:rPr>
        <w:t>City</w:t>
      </w:r>
      <w:r>
        <w:t>” and slot “</w:t>
      </w:r>
      <w:r w:rsidRPr="00081C40">
        <w:rPr>
          <w:i/>
          <w:iCs/>
        </w:rPr>
        <w:t>destination</w:t>
      </w:r>
      <w:r>
        <w:rPr>
          <w:i/>
          <w:iCs/>
        </w:rPr>
        <w:t>City</w:t>
      </w:r>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49024" behindDoc="0" locked="0" layoutInCell="1" allowOverlap="1" wp14:anchorId="563A8220" wp14:editId="3ACA5D6D">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58773B9D" w:rsidR="00B44C56" w:rsidRPr="00986F1A" w:rsidRDefault="00B44C56" w:rsidP="00B44C56">
                              <w:pPr>
                                <w:pStyle w:val="Caption"/>
                              </w:pPr>
                              <w:bookmarkStart w:id="4" w:name="_Ref15910750"/>
                              <w:r>
                                <w:t xml:space="preserve">Figure </w:t>
                              </w:r>
                              <w:r>
                                <w:fldChar w:fldCharType="begin"/>
                              </w:r>
                              <w:r>
                                <w:instrText xml:space="preserve"> SEQ Figure \* ARABIC </w:instrText>
                              </w:r>
                              <w:r>
                                <w:fldChar w:fldCharType="separate"/>
                              </w:r>
                              <w:r w:rsidR="00D31F11">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49024"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58773B9D" w:rsidR="00B44C56" w:rsidRPr="00986F1A" w:rsidRDefault="00B44C56" w:rsidP="00B44C56">
                        <w:pPr>
                          <w:pStyle w:val="Caption"/>
                        </w:pPr>
                        <w:bookmarkStart w:id="5" w:name="_Ref15910750"/>
                        <w:r>
                          <w:t xml:space="preserve">Figure </w:t>
                        </w:r>
                        <w:r>
                          <w:fldChar w:fldCharType="begin"/>
                        </w:r>
                        <w:r>
                          <w:instrText xml:space="preserve"> SEQ Figure \* ARABIC </w:instrText>
                        </w:r>
                        <w:r>
                          <w:fldChar w:fldCharType="separate"/>
                        </w:r>
                        <w:r w:rsidR="00D31F11">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7DEA6696"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D31F11">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mySQL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r w:rsidRPr="00AE7287">
        <w:rPr>
          <w:b/>
          <w:bCs/>
        </w:rPr>
        <w:lastRenderedPageBreak/>
        <w:t>LogDrinkIntent</w:t>
      </w:r>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amount_drink}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amount_drink} {drink}</w:t>
      </w:r>
    </w:p>
    <w:p w14:paraId="175D1EAE" w14:textId="7F7D4435" w:rsidR="00AE7287" w:rsidRPr="00AE7287" w:rsidRDefault="00AE7287" w:rsidP="00AE7287">
      <w:pPr>
        <w:pStyle w:val="ListParagraph"/>
        <w:numPr>
          <w:ilvl w:val="3"/>
          <w:numId w:val="9"/>
        </w:numPr>
        <w:rPr>
          <w:i/>
          <w:iCs/>
        </w:rPr>
      </w:pPr>
      <w:r w:rsidRPr="00AE7287">
        <w:rPr>
          <w:i/>
          <w:iCs/>
        </w:rPr>
        <w:t>Log {amount_drink} {drink}</w:t>
      </w:r>
    </w:p>
    <w:p w14:paraId="75433FAF" w14:textId="285B1903" w:rsidR="009807EA" w:rsidRPr="009807EA" w:rsidRDefault="009807EA" w:rsidP="009807EA">
      <w:pPr>
        <w:pStyle w:val="ListParagraph"/>
        <w:numPr>
          <w:ilvl w:val="1"/>
          <w:numId w:val="9"/>
        </w:numPr>
      </w:pPr>
      <w:r w:rsidRPr="009807EA">
        <w:rPr>
          <w:b/>
          <w:bCs/>
        </w:rPr>
        <w:t>LogFoodIntent</w:t>
      </w:r>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amount_food}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amount_food}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amount_food} {food} for {meal}</w:t>
      </w:r>
    </w:p>
    <w:p w14:paraId="73C3C4F0" w14:textId="18AED0C9" w:rsidR="00491592" w:rsidRPr="00491592" w:rsidRDefault="00A35AA0" w:rsidP="00491592">
      <w:pPr>
        <w:pStyle w:val="ListParagraph"/>
        <w:numPr>
          <w:ilvl w:val="1"/>
          <w:numId w:val="9"/>
        </w:numPr>
        <w:rPr>
          <w:b/>
          <w:bCs/>
          <w:i/>
          <w:iCs/>
        </w:rPr>
      </w:pPr>
      <w:r w:rsidRPr="00A35AA0">
        <w:rPr>
          <w:b/>
          <w:bCs/>
        </w:rPr>
        <w:t>LogMealIntent</w:t>
      </w:r>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amountDrink}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amountDrink}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amountDrink}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amountFood} {food} and {amountDrink}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amount_drink} {drink}</w:t>
      </w:r>
    </w:p>
    <w:p w14:paraId="732B9B57" w14:textId="426A0EA7" w:rsidR="006D465B" w:rsidRDefault="006D465B" w:rsidP="006D465B">
      <w:pPr>
        <w:pStyle w:val="ListParagraph"/>
        <w:numPr>
          <w:ilvl w:val="1"/>
          <w:numId w:val="9"/>
        </w:numPr>
      </w:pPr>
      <w:r>
        <w:t>Amount_drink</w:t>
      </w:r>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amount_drink}</w:t>
      </w:r>
    </w:p>
    <w:p w14:paraId="35286E51" w14:textId="65C345B8" w:rsidR="006D465B" w:rsidRDefault="006D465B" w:rsidP="006D465B">
      <w:pPr>
        <w:pStyle w:val="ListParagraph"/>
        <w:numPr>
          <w:ilvl w:val="3"/>
          <w:numId w:val="9"/>
        </w:numPr>
      </w:pPr>
      <w:r>
        <w:t>I had {amount_drink}</w:t>
      </w:r>
    </w:p>
    <w:p w14:paraId="0F5693CA" w14:textId="7757FF52" w:rsidR="006D465B" w:rsidRDefault="006D465B" w:rsidP="006D465B">
      <w:pPr>
        <w:pStyle w:val="ListParagraph"/>
        <w:numPr>
          <w:ilvl w:val="3"/>
          <w:numId w:val="9"/>
        </w:numPr>
      </w:pPr>
      <w:r>
        <w:t>{amount_drink}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userID}</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amount_food}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r>
        <w:t>Amount_food</w:t>
      </w:r>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amount_food}</w:t>
      </w:r>
    </w:p>
    <w:p w14:paraId="63119F58" w14:textId="308BF800" w:rsidR="00422C49" w:rsidRDefault="00422C49" w:rsidP="00422C49">
      <w:pPr>
        <w:pStyle w:val="ListParagraph"/>
        <w:numPr>
          <w:ilvl w:val="3"/>
          <w:numId w:val="9"/>
        </w:numPr>
      </w:pPr>
      <w:r>
        <w:t>I had {amount_food}</w:t>
      </w:r>
    </w:p>
    <w:p w14:paraId="04B5DA3E" w14:textId="172C397D" w:rsidR="00422C49" w:rsidRDefault="00422C49" w:rsidP="00422C49">
      <w:pPr>
        <w:pStyle w:val="ListParagraph"/>
        <w:numPr>
          <w:ilvl w:val="3"/>
          <w:numId w:val="9"/>
        </w:numPr>
      </w:pPr>
      <w:r>
        <w:t>{amount_food}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userID}</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22EFB636" w:rsidR="00B510B0" w:rsidRDefault="004328B5" w:rsidP="009D0A04">
      <w:r>
        <w:rPr>
          <w:noProof/>
        </w:rPr>
        <w:lastRenderedPageBreak/>
        <mc:AlternateContent>
          <mc:Choice Requires="wpg">
            <w:drawing>
              <wp:anchor distT="0" distB="0" distL="114300" distR="114300" simplePos="0" relativeHeight="251657216" behindDoc="0" locked="0" layoutInCell="1" allowOverlap="1" wp14:anchorId="28FF82E2" wp14:editId="006EFE36">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7FDC5C0F" w:rsidR="004328B5" w:rsidRPr="007E1D2A" w:rsidRDefault="004328B5" w:rsidP="004328B5">
                              <w:pPr>
                                <w:pStyle w:val="Caption"/>
                              </w:pPr>
                              <w:bookmarkStart w:id="7" w:name="_Ref15989718"/>
                              <w:r>
                                <w:t xml:space="preserve">Figure </w:t>
                              </w:r>
                              <w:r>
                                <w:fldChar w:fldCharType="begin"/>
                              </w:r>
                              <w:r>
                                <w:instrText xml:space="preserve"> SEQ Figure \* ARABIC </w:instrText>
                              </w:r>
                              <w:r>
                                <w:fldChar w:fldCharType="separate"/>
                              </w:r>
                              <w:r w:rsidR="00D31F11">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57216;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7FDC5C0F" w:rsidR="004328B5" w:rsidRPr="007E1D2A" w:rsidRDefault="004328B5" w:rsidP="004328B5">
                        <w:pPr>
                          <w:pStyle w:val="Caption"/>
                        </w:pPr>
                        <w:bookmarkStart w:id="8" w:name="_Ref15989718"/>
                        <w:r>
                          <w:t xml:space="preserve">Figure </w:t>
                        </w:r>
                        <w:r>
                          <w:fldChar w:fldCharType="begin"/>
                        </w:r>
                        <w:r>
                          <w:instrText xml:space="preserve"> SEQ Figure \* ARABIC </w:instrText>
                        </w:r>
                        <w:r>
                          <w:fldChar w:fldCharType="separate"/>
                        </w:r>
                        <w:r w:rsidR="00D31F11">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53120" behindDoc="0" locked="0" layoutInCell="1" allowOverlap="1" wp14:anchorId="72CD0705" wp14:editId="3D1B0867">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48ACF617" w:rsidR="00C847C6" w:rsidRPr="00011059" w:rsidRDefault="00C847C6" w:rsidP="00C847C6">
                              <w:pPr>
                                <w:pStyle w:val="Caption"/>
                              </w:pPr>
                              <w:bookmarkStart w:id="9" w:name="_Ref15989447"/>
                              <w:r>
                                <w:t xml:space="preserve">Figure </w:t>
                              </w:r>
                              <w:r>
                                <w:fldChar w:fldCharType="begin"/>
                              </w:r>
                              <w:r>
                                <w:instrText xml:space="preserve"> SEQ Figure \* ARABIC </w:instrText>
                              </w:r>
                              <w:r>
                                <w:fldChar w:fldCharType="separate"/>
                              </w:r>
                              <w:r w:rsidR="00D31F11">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53120"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48ACF617" w:rsidR="00C847C6" w:rsidRPr="00011059" w:rsidRDefault="00C847C6" w:rsidP="00C847C6">
                        <w:pPr>
                          <w:pStyle w:val="Caption"/>
                        </w:pPr>
                        <w:bookmarkStart w:id="10" w:name="_Ref15989447"/>
                        <w:r>
                          <w:t xml:space="preserve">Figure </w:t>
                        </w:r>
                        <w:r>
                          <w:fldChar w:fldCharType="begin"/>
                        </w:r>
                        <w:r>
                          <w:instrText xml:space="preserve"> SEQ Figure \* ARABIC </w:instrText>
                        </w:r>
                        <w:r>
                          <w:fldChar w:fldCharType="separate"/>
                        </w:r>
                        <w:r w:rsidR="00D31F11">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users utterance, the </w:t>
      </w:r>
      <w:r w:rsidR="00C847C6">
        <w:rPr>
          <w:i/>
          <w:iCs/>
        </w:rPr>
        <w:t>LogMealIntent</w:t>
      </w:r>
      <w:r w:rsidR="00C847C6">
        <w:t xml:space="preserve"> was triggered.</w:t>
      </w:r>
      <w:r w:rsidR="00A026D1">
        <w:t xml:space="preserve"> In the lower section, the profiler shows which slots have been filled and which have not. In this example, the slot ‘meal’ and ‘userID’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r w:rsidR="008A67EC">
        <w:t>userID</w:t>
      </w:r>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74C9F5BB" w:rsidR="00013708" w:rsidRDefault="00FD69D6" w:rsidP="009D0A04">
      <w:r>
        <w:rPr>
          <w:noProof/>
        </w:rPr>
        <mc:AlternateContent>
          <mc:Choice Requires="wpg">
            <w:drawing>
              <wp:anchor distT="0" distB="0" distL="114300" distR="114300" simplePos="0" relativeHeight="251661312" behindDoc="0" locked="0" layoutInCell="1" allowOverlap="1" wp14:anchorId="27AB0E3D" wp14:editId="511E2665">
                <wp:simplePos x="0" y="0"/>
                <wp:positionH relativeFrom="column">
                  <wp:posOffset>0</wp:posOffset>
                </wp:positionH>
                <wp:positionV relativeFrom="paragraph">
                  <wp:posOffset>59433</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2BEBE364" w:rsidR="003A1940" w:rsidRPr="00DC28C9" w:rsidRDefault="003A1940"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sidR="00D31F11">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0;margin-top:4.7pt;width:140.15pt;height:141.7pt;z-index:251661312;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CaTPzG4wAAAAsBAAAPAAAAZHJzL2Rvd25yZXYu&#13;&#10;eG1sTI/NasMwEITvhb6D2EJvjWynLY5jOYT05xQCTQqlt421sU0syViK7bx9t6f2suwyzOx8+Woy&#13;&#10;rRio942zCuJZBIJs6XRjKwWfh7eHFIQPaDW2zpKCK3lYFbc3OWbajfaDhn2oBIdYn6GCOoQuk9KX&#13;&#10;NRn0M9eRZe3keoOBz76SuseRw00rkyh6lgYbyx9q7GhTU3neX4yC9xHH9Tx+Hbbn0+b6fXjafW1j&#13;&#10;Uur+bnpZ8lgvQQSawp8Dfhm4PxRc7OguVnvRKmCaoGDxCILFJI3mII68LJIUZJHL/wzFDwA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2BEBE364" w:rsidR="003A1940" w:rsidRPr="00DC28C9" w:rsidRDefault="003A1940"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sidR="00D31F11">
                          <w:rPr>
                            <w:noProof/>
                          </w:rPr>
                          <w:t>7</w:t>
                        </w:r>
                        <w:r>
                          <w:fldChar w:fldCharType="end"/>
                        </w:r>
                        <w:bookmarkEnd w:id="13"/>
                        <w:r>
                          <w:t>: Final Slots with Values</w:t>
                        </w:r>
                        <w:bookmarkEnd w:id="14"/>
                      </w:p>
                    </w:txbxContent>
                  </v:textbox>
                </v:shape>
                <w10:wrap type="square"/>
              </v:group>
            </w:pict>
          </mc:Fallback>
        </mc:AlternateContent>
      </w:r>
    </w:p>
    <w:p w14:paraId="18AACEED" w14:textId="75F13AE8" w:rsidR="00B51185" w:rsidRDefault="001E707B" w:rsidP="009D0A04">
      <w:r>
        <w:t>However, looking closely at certain slot values, they do not make complete sense. The value for ‘</w:t>
      </w:r>
      <w:r w:rsidRPr="00FD69D6">
        <w:rPr>
          <w:i/>
          <w:iCs/>
        </w:rPr>
        <w:t>amountFood’</w:t>
      </w:r>
      <w:r>
        <w:t xml:space="preserve"> shown in </w:t>
      </w:r>
      <w:r>
        <w:fldChar w:fldCharType="begin"/>
      </w:r>
      <w:r>
        <w:instrText xml:space="preserve"> REF _Ref15990156 \h </w:instrText>
      </w:r>
      <w:r>
        <w:fldChar w:fldCharType="separate"/>
      </w:r>
      <w:r>
        <w:t xml:space="preserve">Figure </w:t>
      </w:r>
      <w:r>
        <w:rPr>
          <w:noProof/>
        </w:rPr>
        <w:t>7</w:t>
      </w:r>
      <w:r>
        <w:t>: Final Slots with Values</w:t>
      </w:r>
      <w:r>
        <w:fldChar w:fldCharType="end"/>
      </w:r>
      <w:r>
        <w:t xml:space="preserve"> is ‘a’ and the ‘</w:t>
      </w:r>
      <w:r w:rsidRPr="00FD69D6">
        <w:rPr>
          <w:i/>
          <w:iCs/>
        </w:rPr>
        <w:t>amountDrink’</w:t>
      </w:r>
      <w:r>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r w:rsidR="00C3199F" w:rsidRPr="00174B96">
        <w:rPr>
          <w:i/>
          <w:iCs/>
        </w:rPr>
        <w:t>amountDrink’</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w:t>
      </w:r>
      <w:r w:rsidR="00B51185">
        <w:rPr>
          <w:noProof/>
        </w:rPr>
        <w:lastRenderedPageBreak/>
        <mc:AlternateContent>
          <mc:Choice Requires="wpg">
            <w:drawing>
              <wp:anchor distT="0" distB="0" distL="114300" distR="114300" simplePos="0" relativeHeight="251665408" behindDoc="0" locked="0" layoutInCell="1" allowOverlap="1" wp14:anchorId="3C3A7EFB" wp14:editId="0CB3C0DE">
                <wp:simplePos x="0" y="0"/>
                <wp:positionH relativeFrom="column">
                  <wp:posOffset>29210</wp:posOffset>
                </wp:positionH>
                <wp:positionV relativeFrom="paragraph">
                  <wp:posOffset>54</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6E620116" w:rsidR="00A97440" w:rsidRPr="00523EE9" w:rsidRDefault="00A97440"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D31F11">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2.3pt;margin-top:0;width:451pt;height:56.2pt;z-index:251665408"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6E620116" w:rsidR="00A97440" w:rsidRPr="00523EE9" w:rsidRDefault="00A97440"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D31F11">
                          <w:rPr>
                            <w:noProof/>
                          </w:rPr>
                          <w:t>8</w:t>
                        </w:r>
                        <w:r>
                          <w:fldChar w:fldCharType="end"/>
                        </w:r>
                        <w:bookmarkEnd w:id="17"/>
                        <w:r>
                          <w:t>: Sample Slot Value with Synonym</w:t>
                        </w:r>
                        <w:bookmarkEnd w:id="18"/>
                      </w:p>
                    </w:txbxContent>
                  </v:textbox>
                </v:shape>
                <w10:wrap type="square"/>
              </v:group>
            </w:pict>
          </mc:Fallback>
        </mc:AlternateContent>
      </w:r>
      <w:r w:rsidR="001721D0">
        <w:t xml:space="preserve">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69504" behindDoc="0" locked="0" layoutInCell="1" allowOverlap="1" wp14:anchorId="6779D888" wp14:editId="66FAC5C2">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297F30D1" w:rsidR="00B51185" w:rsidRPr="008768F8" w:rsidRDefault="00B51185" w:rsidP="00B51185">
                              <w:pPr>
                                <w:pStyle w:val="Caption"/>
                              </w:pPr>
                              <w:bookmarkStart w:id="19" w:name="_Ref15992488"/>
                              <w:r>
                                <w:t xml:space="preserve">Figure </w:t>
                              </w:r>
                              <w:r>
                                <w:fldChar w:fldCharType="begin"/>
                              </w:r>
                              <w:r>
                                <w:instrText xml:space="preserve"> SEQ Figure \* ARABIC </w:instrText>
                              </w:r>
                              <w:r>
                                <w:fldChar w:fldCharType="separate"/>
                              </w:r>
                              <w:r w:rsidR="00D31F11">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69504"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297F30D1" w:rsidR="00B51185" w:rsidRPr="008768F8" w:rsidRDefault="00B51185" w:rsidP="00B51185">
                        <w:pPr>
                          <w:pStyle w:val="Caption"/>
                        </w:pPr>
                        <w:bookmarkStart w:id="20" w:name="_Ref15992488"/>
                        <w:r>
                          <w:t xml:space="preserve">Figure </w:t>
                        </w:r>
                        <w:r>
                          <w:fldChar w:fldCharType="begin"/>
                        </w:r>
                        <w:r>
                          <w:instrText xml:space="preserve"> SEQ Figure \* ARABIC </w:instrText>
                        </w:r>
                        <w:r>
                          <w:fldChar w:fldCharType="separate"/>
                        </w:r>
                        <w:r w:rsidR="00D31F11">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73600" behindDoc="0" locked="0" layoutInCell="1" allowOverlap="1" wp14:anchorId="7B037AF2" wp14:editId="3D819DC3">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2BB717BD" w:rsidR="0058128B" w:rsidRPr="001C33F2" w:rsidRDefault="0058128B" w:rsidP="0058128B">
                              <w:pPr>
                                <w:pStyle w:val="Caption"/>
                              </w:pPr>
                              <w:bookmarkStart w:id="21" w:name="_Ref15993819"/>
                              <w:r>
                                <w:t xml:space="preserve">Figure </w:t>
                              </w:r>
                              <w:r>
                                <w:fldChar w:fldCharType="begin"/>
                              </w:r>
                              <w:r>
                                <w:instrText xml:space="preserve"> SEQ Figure \* ARABIC </w:instrText>
                              </w:r>
                              <w:r>
                                <w:fldChar w:fldCharType="separate"/>
                              </w:r>
                              <w:r w:rsidR="00D31F11">
                                <w:rPr>
                                  <w:noProof/>
                                </w:rPr>
                                <w:t>10</w:t>
                              </w:r>
                              <w:r>
                                <w:fldChar w:fldCharType="end"/>
                              </w:r>
                              <w:r>
                                <w:t xml:space="preserve">: </w:t>
                              </w:r>
                              <w:r w:rsidR="00F02A54">
                                <w:t>Triggered</w:t>
                              </w:r>
                              <w:r>
                                <w:t xml:space="preserve">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73600"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2BB717BD" w:rsidR="0058128B" w:rsidRPr="001C33F2" w:rsidRDefault="0058128B" w:rsidP="0058128B">
                        <w:pPr>
                          <w:pStyle w:val="Caption"/>
                        </w:pPr>
                        <w:bookmarkStart w:id="22" w:name="_Ref15993819"/>
                        <w:r>
                          <w:t xml:space="preserve">Figure </w:t>
                        </w:r>
                        <w:r>
                          <w:fldChar w:fldCharType="begin"/>
                        </w:r>
                        <w:r>
                          <w:instrText xml:space="preserve"> SEQ Figure \* ARABIC </w:instrText>
                        </w:r>
                        <w:r>
                          <w:fldChar w:fldCharType="separate"/>
                        </w:r>
                        <w:r w:rsidR="00D31F11">
                          <w:rPr>
                            <w:noProof/>
                          </w:rPr>
                          <w:t>10</w:t>
                        </w:r>
                        <w:r>
                          <w:fldChar w:fldCharType="end"/>
                        </w:r>
                        <w:r>
                          <w:t xml:space="preserve">: </w:t>
                        </w:r>
                        <w:r w:rsidR="00F02A54">
                          <w:t>Triggered</w:t>
                        </w:r>
                        <w:r>
                          <w:t xml:space="preserve">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77696" behindDoc="0" locked="0" layoutInCell="1" allowOverlap="1" wp14:anchorId="6986B031" wp14:editId="308E061A">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27F5FD66" w:rsidR="00F62832" w:rsidRPr="00373EAD" w:rsidRDefault="00F62832" w:rsidP="00F62832">
                              <w:pPr>
                                <w:pStyle w:val="Caption"/>
                              </w:pPr>
                              <w:bookmarkStart w:id="23" w:name="_Ref15994420"/>
                              <w:r>
                                <w:t xml:space="preserve">Figure </w:t>
                              </w:r>
                              <w:r>
                                <w:fldChar w:fldCharType="begin"/>
                              </w:r>
                              <w:r>
                                <w:instrText xml:space="preserve"> SEQ Figure \* ARABIC </w:instrText>
                              </w:r>
                              <w:r>
                                <w:fldChar w:fldCharType="separate"/>
                              </w:r>
                              <w:r w:rsidR="00D31F11">
                                <w:rPr>
                                  <w:noProof/>
                                </w:rPr>
                                <w:t>11</w:t>
                              </w:r>
                              <w:r>
                                <w:fldChar w:fldCharType="end"/>
                              </w:r>
                              <w:r>
                                <w:t>: FallbackInten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77696"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27F5FD66" w:rsidR="00F62832" w:rsidRPr="00373EAD" w:rsidRDefault="00F62832" w:rsidP="00F62832">
                        <w:pPr>
                          <w:pStyle w:val="Caption"/>
                        </w:pPr>
                        <w:bookmarkStart w:id="24" w:name="_Ref15994420"/>
                        <w:r>
                          <w:t xml:space="preserve">Figure </w:t>
                        </w:r>
                        <w:r>
                          <w:fldChar w:fldCharType="begin"/>
                        </w:r>
                        <w:r>
                          <w:instrText xml:space="preserve"> SEQ Figure \* ARABIC </w:instrText>
                        </w:r>
                        <w:r>
                          <w:fldChar w:fldCharType="separate"/>
                        </w:r>
                        <w:r w:rsidR="00D31F11">
                          <w:rPr>
                            <w:noProof/>
                          </w:rPr>
                          <w:t>11</w:t>
                        </w:r>
                        <w:r>
                          <w:fldChar w:fldCharType="end"/>
                        </w:r>
                        <w:r>
                          <w:t>: FallbackIntent</w:t>
                        </w:r>
                        <w:bookmarkEnd w:id="24"/>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r w:rsidR="004944A8" w:rsidRPr="004944A8">
        <w:rPr>
          <w:i/>
          <w:iCs/>
        </w:rPr>
        <w:t>FallbackInten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FallbackIntent</w:t>
      </w:r>
      <w:r>
        <w:fldChar w:fldCharType="end"/>
      </w:r>
      <w:r w:rsidR="00DF1489">
        <w:t>, where the ‘</w:t>
      </w:r>
      <w:r w:rsidR="00DF1489" w:rsidRPr="005854C5">
        <w:rPr>
          <w:i/>
          <w:iCs/>
        </w:rPr>
        <w:t>FallbackInten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r>
        <w:t>Creating a custom Web Server</w:t>
      </w:r>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6"/>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software is an open source implementation of the Java Servlet, JavaServer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7"/>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81792" behindDoc="0" locked="0" layoutInCell="1" allowOverlap="1" wp14:anchorId="440D3FA3" wp14:editId="538CD921">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3CFC8B84" w:rsidR="000A742F" w:rsidRPr="00660D89" w:rsidRDefault="000A742F" w:rsidP="000A742F">
                              <w:pPr>
                                <w:pStyle w:val="Caption"/>
                              </w:pPr>
                              <w:bookmarkStart w:id="25" w:name="_Ref15999426"/>
                              <w:r>
                                <w:t xml:space="preserve">Figure </w:t>
                              </w:r>
                              <w:r>
                                <w:fldChar w:fldCharType="begin"/>
                              </w:r>
                              <w:r>
                                <w:instrText xml:space="preserve"> SEQ Figure \* ARABIC </w:instrText>
                              </w:r>
                              <w:r>
                                <w:fldChar w:fldCharType="separate"/>
                              </w:r>
                              <w:r w:rsidR="00D31F11">
                                <w:rPr>
                                  <w:noProof/>
                                </w:rPr>
                                <w:t>12</w:t>
                              </w:r>
                              <w:r>
                                <w:fldChar w:fldCharType="end"/>
                              </w:r>
                              <w:r>
                                <w:t>: http://localhost:8080</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81792"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3CFC8B84" w:rsidR="000A742F" w:rsidRPr="00660D89" w:rsidRDefault="000A742F" w:rsidP="000A742F">
                        <w:pPr>
                          <w:pStyle w:val="Caption"/>
                        </w:pPr>
                        <w:bookmarkStart w:id="26" w:name="_Ref15999426"/>
                        <w:r>
                          <w:t xml:space="preserve">Figure </w:t>
                        </w:r>
                        <w:r>
                          <w:fldChar w:fldCharType="begin"/>
                        </w:r>
                        <w:r>
                          <w:instrText xml:space="preserve"> SEQ Figure \* ARABIC </w:instrText>
                        </w:r>
                        <w:r>
                          <w:fldChar w:fldCharType="separate"/>
                        </w:r>
                        <w:r w:rsidR="00D31F11">
                          <w:rPr>
                            <w:noProof/>
                          </w:rPr>
                          <w:t>12</w:t>
                        </w:r>
                        <w:r>
                          <w:fldChar w:fldCharType="end"/>
                        </w:r>
                        <w:r>
                          <w:t>: http://localhost:8080</w:t>
                        </w:r>
                        <w:bookmarkEnd w:id="26"/>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Keystor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Keystore is a repository used for security certificates such as SSL certficates.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8"/>
      </w:r>
      <w:r>
        <w:rPr>
          <w:rFonts w:ascii="Calibri" w:hAnsi="Calibri" w:cs="Calibri"/>
          <w:shd w:val="clear" w:color="auto" w:fill="FFFFFF"/>
        </w:rPr>
        <w:t xml:space="preserve"> To create a new keystore containing a self-signed certificate, the Java keytool may be used. Th</w:t>
      </w:r>
      <w:r w:rsidR="001D5B9B">
        <w:rPr>
          <w:rFonts w:ascii="Calibri" w:hAnsi="Calibri" w:cs="Calibri"/>
          <w:shd w:val="clear" w:color="auto" w:fill="FFFFFF"/>
        </w:rPr>
        <w:t xml:space="preserve">is tool is standard with a Java insallation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keytool”</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To create a new keystore containing a self-signed certifaicte the following command must be executed</w:t>
      </w:r>
      <w:r w:rsidR="00C90BF6">
        <w:rPr>
          <w:rStyle w:val="EndnoteReference"/>
          <w:rFonts w:ascii="Calibri" w:hAnsi="Calibri" w:cs="Calibri"/>
          <w:shd w:val="clear" w:color="auto" w:fill="FFFFFF"/>
        </w:rPr>
        <w:endnoteReference w:id="9"/>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keytool -genkey -alias tomcat -keyalg RSA</w:t>
      </w:r>
    </w:p>
    <w:p w14:paraId="31450EC5" w14:textId="7E338C97" w:rsidR="00013708" w:rsidRDefault="009771DB" w:rsidP="009D0A04">
      <w:r>
        <w:lastRenderedPageBreak/>
        <w:t xml:space="preserve">This creates a file called “.keystor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Rivest-Shamir-Aldeman” (RSA), which is an asymmetric cryptographic algorithm</w:t>
      </w:r>
      <w:r w:rsidR="004C6156">
        <w:t>, often used for web server and client communication.</w:t>
      </w:r>
      <w:r w:rsidR="00C821C5">
        <w:rPr>
          <w:rStyle w:val="EndnoteReference"/>
        </w:rPr>
        <w:endnoteReference w:id="10"/>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Change Tomcat configuration to use the keystore</w:t>
      </w:r>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11"/>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org.apache.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maxThreads="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SSLEnabled="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keystoreFile="${user.home}/.keystore" keystorePass="changeit"</w:t>
      </w:r>
    </w:p>
    <w:p w14:paraId="2AA03ED5" w14:textId="6097303E" w:rsidR="001172E5" w:rsidRPr="001172E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rPr>
      </w:pPr>
      <w:r w:rsidRPr="00655DE6">
        <w:rPr>
          <w:rStyle w:val="HTMLCode"/>
          <w:rFonts w:ascii="Consolas" w:hAnsi="Consolas" w:cs="Consolas"/>
          <w:color w:val="000000"/>
          <w:lang w:val="en-US"/>
        </w:rPr>
        <w:t xml:space="preserve">           </w:t>
      </w:r>
      <w:r>
        <w:rPr>
          <w:rStyle w:val="HTMLCode"/>
          <w:rFonts w:ascii="Consolas" w:hAnsi="Consolas" w:cs="Consolas"/>
          <w:color w:val="000000"/>
        </w:rPr>
        <w:t>clientAuth="false" sslProtocol="TLS"/&gt;</w:t>
      </w:r>
    </w:p>
    <w:p w14:paraId="7C619BD6" w14:textId="77777777" w:rsidR="003317C0" w:rsidRDefault="001172E5" w:rsidP="009D0A04">
      <w:r>
        <w:t xml:space="preserve">This connector configures the SSL </w:t>
      </w:r>
      <w:r w:rsidR="0002412D">
        <w:t>protocol</w:t>
      </w:r>
      <w:r>
        <w:t xml:space="preserve"> and connects the keystor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85888" behindDoc="0" locked="0" layoutInCell="1" allowOverlap="1" wp14:anchorId="2282C7A7" wp14:editId="5D729DFB">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0E9F28F3" w:rsidR="000319E3" w:rsidRPr="00D46D2B" w:rsidRDefault="000319E3" w:rsidP="000319E3">
                              <w:pPr>
                                <w:pStyle w:val="Caption"/>
                                <w:rPr>
                                  <w:rFonts w:ascii="Calibri" w:hAnsi="Calibri" w:cs="Calibri"/>
                                  <w:sz w:val="22"/>
                                  <w:szCs w:val="22"/>
                                  <w:lang w:val="en-GB"/>
                                </w:rPr>
                              </w:pPr>
                              <w:bookmarkStart w:id="27" w:name="_Ref16069873"/>
                              <w:r>
                                <w:t xml:space="preserve">Figure </w:t>
                              </w:r>
                              <w:r>
                                <w:fldChar w:fldCharType="begin"/>
                              </w:r>
                              <w:r>
                                <w:instrText xml:space="preserve"> SEQ Figure \* ARABIC </w:instrText>
                              </w:r>
                              <w:r>
                                <w:fldChar w:fldCharType="separate"/>
                              </w:r>
                              <w:r w:rsidR="00D31F11">
                                <w:rPr>
                                  <w:noProof/>
                                </w:rPr>
                                <w:t>13</w:t>
                              </w:r>
                              <w:r>
                                <w:fldChar w:fldCharType="end"/>
                              </w:r>
                              <w:r>
                                <w:t>: Published Server using noIP</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85888"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0E9F28F3" w:rsidR="000319E3" w:rsidRPr="00D46D2B" w:rsidRDefault="000319E3" w:rsidP="000319E3">
                        <w:pPr>
                          <w:pStyle w:val="Caption"/>
                          <w:rPr>
                            <w:rFonts w:ascii="Calibri" w:hAnsi="Calibri" w:cs="Calibri"/>
                            <w:sz w:val="22"/>
                            <w:szCs w:val="22"/>
                            <w:lang w:val="en-GB"/>
                          </w:rPr>
                        </w:pPr>
                        <w:bookmarkStart w:id="28" w:name="_Ref16069873"/>
                        <w:r>
                          <w:t xml:space="preserve">Figure </w:t>
                        </w:r>
                        <w:r>
                          <w:fldChar w:fldCharType="begin"/>
                        </w:r>
                        <w:r>
                          <w:instrText xml:space="preserve"> SEQ Figure \* ARABIC </w:instrText>
                        </w:r>
                        <w:r>
                          <w:fldChar w:fldCharType="separate"/>
                        </w:r>
                        <w:r w:rsidR="00D31F11">
                          <w:rPr>
                            <w:noProof/>
                          </w:rPr>
                          <w:t>13</w:t>
                        </w:r>
                        <w:r>
                          <w:fldChar w:fldCharType="end"/>
                        </w:r>
                        <w:r>
                          <w:t>: Published Server using noIP</w:t>
                        </w:r>
                        <w:bookmarkEnd w:id="28"/>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noIP”. </w:t>
      </w:r>
      <w:r w:rsidR="007C4A08">
        <w:t>By creating a port forwarding rule for the local wifi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Published Server using noIP</w:t>
      </w:r>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lang w:val="en-GB"/>
        </w:rPr>
        <w:fldChar w:fldCharType="begin"/>
      </w:r>
      <w:r w:rsidR="000319E3">
        <w:rPr>
          <w:rFonts w:ascii="Calibri" w:hAnsi="Calibri" w:cs="Calibri"/>
          <w:sz w:val="22"/>
          <w:szCs w:val="22"/>
          <w:lang w:val="en-GB"/>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lang w:val="en-GB"/>
        </w:rPr>
        <w:fldChar w:fldCharType="separate"/>
      </w:r>
      <w:r w:rsidR="000319E3">
        <w:rPr>
          <w:rFonts w:ascii="Calibri" w:hAnsi="Calibri" w:cs="Calibri"/>
          <w:sz w:val="22"/>
          <w:szCs w:val="22"/>
          <w:lang w:val="en-GB"/>
        </w:rPr>
        <w:fldChar w:fldCharType="end"/>
      </w:r>
      <w:r w:rsidR="009E34B3">
        <w:t>Therefore, throughout development a software called “</w:t>
      </w:r>
      <w:r w:rsidR="009E34B3" w:rsidRPr="009E34B3">
        <w:rPr>
          <w:b/>
          <w:bCs/>
        </w:rPr>
        <w:t>ngrok</w:t>
      </w:r>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r w:rsidR="00237E65" w:rsidRPr="00BC3516">
        <w:rPr>
          <w:i/>
          <w:iCs/>
        </w:rPr>
        <w:t>mySQL</w:t>
      </w:r>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12"/>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groupId&gt;</w:t>
      </w:r>
      <w:r w:rsidRPr="00F26CB6">
        <w:rPr>
          <w:rFonts w:ascii="Menlo" w:hAnsi="Menlo" w:cs="Menlo"/>
          <w:color w:val="A9B7C6"/>
          <w:sz w:val="18"/>
          <w:szCs w:val="18"/>
          <w:lang w:val="en-US"/>
        </w:rPr>
        <w:t>com.amazon.alexa</w:t>
      </w:r>
      <w:r w:rsidRPr="00F26CB6">
        <w:rPr>
          <w:rFonts w:ascii="Menlo" w:hAnsi="Menlo" w:cs="Menlo"/>
          <w:color w:val="E8BF6A"/>
          <w:sz w:val="18"/>
          <w:szCs w:val="18"/>
          <w:lang w:val="en-US"/>
        </w:rPr>
        <w:t>&lt;/groupId&gt;</w:t>
      </w:r>
      <w:r w:rsidRPr="00F26CB6">
        <w:rPr>
          <w:rFonts w:ascii="Menlo" w:hAnsi="Menlo" w:cs="Menlo"/>
          <w:color w:val="E8BF6A"/>
          <w:sz w:val="18"/>
          <w:szCs w:val="18"/>
          <w:lang w:val="en-US"/>
        </w:rPr>
        <w:br/>
        <w:t xml:space="preserve">  &lt;artifactId&gt;</w:t>
      </w:r>
      <w:r w:rsidRPr="00F26CB6">
        <w:rPr>
          <w:rFonts w:ascii="Menlo" w:hAnsi="Menlo" w:cs="Menlo"/>
          <w:color w:val="A9B7C6"/>
          <w:sz w:val="18"/>
          <w:szCs w:val="18"/>
          <w:lang w:val="en-US"/>
        </w:rPr>
        <w:t>ask-sdk</w:t>
      </w:r>
      <w:r w:rsidRPr="00F26CB6">
        <w:rPr>
          <w:rFonts w:ascii="Menlo" w:hAnsi="Menlo" w:cs="Menlo"/>
          <w:color w:val="E8BF6A"/>
          <w:sz w:val="18"/>
          <w:szCs w:val="18"/>
          <w:lang w:val="en-US"/>
        </w:rPr>
        <w:t>&lt;/artifactId&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groupId&gt;</w:t>
      </w:r>
      <w:r w:rsidRPr="001537B4">
        <w:rPr>
          <w:rFonts w:ascii="Menlo" w:hAnsi="Menlo" w:cs="Menlo"/>
          <w:color w:val="A9B7C6"/>
          <w:sz w:val="18"/>
          <w:szCs w:val="18"/>
          <w:lang w:val="en-US"/>
        </w:rPr>
        <w:t>com.amazon.alexa</w:t>
      </w:r>
      <w:r w:rsidRPr="001537B4">
        <w:rPr>
          <w:rFonts w:ascii="Menlo" w:hAnsi="Menlo" w:cs="Menlo"/>
          <w:color w:val="E8BF6A"/>
          <w:sz w:val="18"/>
          <w:szCs w:val="18"/>
          <w:lang w:val="en-US"/>
        </w:rPr>
        <w:t>&lt;/groupId&gt;</w:t>
      </w:r>
      <w:r w:rsidRPr="001537B4">
        <w:rPr>
          <w:rFonts w:ascii="Menlo" w:hAnsi="Menlo" w:cs="Menlo"/>
          <w:color w:val="E8BF6A"/>
          <w:sz w:val="18"/>
          <w:szCs w:val="18"/>
          <w:lang w:val="en-US"/>
        </w:rPr>
        <w:br/>
        <w:t xml:space="preserve">  &lt;artifactId&gt;</w:t>
      </w:r>
      <w:r w:rsidRPr="001537B4">
        <w:rPr>
          <w:rFonts w:ascii="Menlo" w:hAnsi="Menlo" w:cs="Menlo"/>
          <w:color w:val="A9B7C6"/>
          <w:sz w:val="18"/>
          <w:szCs w:val="18"/>
          <w:lang w:val="en-US"/>
        </w:rPr>
        <w:t>ask-sdk-servlet-support</w:t>
      </w:r>
      <w:r w:rsidRPr="001537B4">
        <w:rPr>
          <w:rFonts w:ascii="Menlo" w:hAnsi="Menlo" w:cs="Menlo"/>
          <w:color w:val="E8BF6A"/>
          <w:sz w:val="18"/>
          <w:szCs w:val="18"/>
          <w:lang w:val="en-US"/>
        </w:rPr>
        <w:t>&lt;/artifactId&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SkillServlet” class from Amazons ASK SDK. By using the “getSkill” method from this class, it is possible to give the application the skill ID as follows:</w:t>
      </w:r>
    </w:p>
    <w:p w14:paraId="3422683D" w14:textId="18F93B2C" w:rsidR="00C977BF" w:rsidRDefault="0050410F" w:rsidP="002A4910">
      <w:r w:rsidRPr="0050410F">
        <w:drawing>
          <wp:inline distT="0" distB="0" distL="0" distR="0" wp14:anchorId="089F5EC6" wp14:editId="11237B9B">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r>
        <w:t>CancelandStopIntentHndler</w:t>
      </w:r>
    </w:p>
    <w:p w14:paraId="6607F1DD" w14:textId="12FB98A1" w:rsidR="006A4CA6" w:rsidRDefault="006A4CA6" w:rsidP="006A4CA6">
      <w:pPr>
        <w:pStyle w:val="ListParagraph"/>
        <w:numPr>
          <w:ilvl w:val="1"/>
          <w:numId w:val="15"/>
        </w:numPr>
      </w:pPr>
      <w:r>
        <w:t>FallbackIntentHandler</w:t>
      </w:r>
    </w:p>
    <w:p w14:paraId="591B15C7" w14:textId="7B8848F4" w:rsidR="006A4CA6" w:rsidRDefault="006A4CA6" w:rsidP="006A4CA6">
      <w:pPr>
        <w:pStyle w:val="ListParagraph"/>
        <w:numPr>
          <w:ilvl w:val="1"/>
          <w:numId w:val="15"/>
        </w:numPr>
      </w:pPr>
      <w:r>
        <w:t>HelpIntentHandler</w:t>
      </w:r>
    </w:p>
    <w:p w14:paraId="3663A836" w14:textId="286910DB" w:rsidR="006A4CA6" w:rsidRDefault="006A4CA6" w:rsidP="006A4CA6">
      <w:pPr>
        <w:pStyle w:val="ListParagraph"/>
        <w:numPr>
          <w:ilvl w:val="1"/>
          <w:numId w:val="15"/>
        </w:numPr>
      </w:pPr>
      <w:r>
        <w:t>LaunchRequestHandler</w:t>
      </w:r>
    </w:p>
    <w:p w14:paraId="61B85E40" w14:textId="0B21518C" w:rsidR="006A4CA6" w:rsidRDefault="006A4CA6" w:rsidP="006A4CA6">
      <w:pPr>
        <w:pStyle w:val="ListParagraph"/>
        <w:numPr>
          <w:ilvl w:val="1"/>
          <w:numId w:val="15"/>
        </w:numPr>
      </w:pPr>
      <w:r>
        <w:t>LogDrinkIntentHandler</w:t>
      </w:r>
    </w:p>
    <w:p w14:paraId="18421BCA" w14:textId="32A6CCAF" w:rsidR="006A4CA6" w:rsidRDefault="006A4CA6" w:rsidP="006A4CA6">
      <w:pPr>
        <w:pStyle w:val="ListParagraph"/>
        <w:numPr>
          <w:ilvl w:val="1"/>
          <w:numId w:val="15"/>
        </w:numPr>
      </w:pPr>
      <w:r>
        <w:t>LogFoodIntentHandler</w:t>
      </w:r>
    </w:p>
    <w:p w14:paraId="4407364F" w14:textId="689EF87C" w:rsidR="006A4CA6" w:rsidRDefault="006A4CA6" w:rsidP="006A4CA6">
      <w:pPr>
        <w:pStyle w:val="ListParagraph"/>
        <w:numPr>
          <w:ilvl w:val="1"/>
          <w:numId w:val="15"/>
        </w:numPr>
      </w:pPr>
      <w:r>
        <w:t>LogMealIntentHandler</w:t>
      </w:r>
    </w:p>
    <w:p w14:paraId="35AF8E28" w14:textId="497506B0" w:rsidR="006A4CA6" w:rsidRDefault="006A4CA6" w:rsidP="006A4CA6">
      <w:pPr>
        <w:pStyle w:val="ListParagraph"/>
        <w:numPr>
          <w:ilvl w:val="1"/>
          <w:numId w:val="15"/>
        </w:numPr>
      </w:pPr>
      <w:r>
        <w:t>SessionEndedRequestHandler</w:t>
      </w:r>
    </w:p>
    <w:p w14:paraId="38022C3D" w14:textId="77777777" w:rsidR="00E70D51" w:rsidRDefault="00E70D51" w:rsidP="006A4CA6"/>
    <w:p w14:paraId="7E046D5C" w14:textId="5251621E"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LaunchRequest’</w:t>
      </w:r>
      <w:r w:rsidR="00B5632F">
        <w:t>. The section containing this information is shown in</w:t>
      </w:r>
      <w:r w:rsidR="00B5632F">
        <w:fldChar w:fldCharType="begin"/>
      </w:r>
      <w:r w:rsidR="00B5632F">
        <w:instrText xml:space="preserve"> REF _Ref16076611 \h </w:instrText>
      </w:r>
      <w:r w:rsidR="00B5632F">
        <w:fldChar w:fldCharType="separate"/>
      </w:r>
      <w:r w:rsidR="00B5632F">
        <w:t xml:space="preserve">Figure </w:t>
      </w:r>
      <w:r w:rsidR="00B5632F">
        <w:rPr>
          <w:noProof/>
        </w:rPr>
        <w:t>14</w:t>
      </w:r>
      <w:r w:rsidR="00B5632F">
        <w:t>: Request Type LaunchRequest</w:t>
      </w:r>
      <w:r w:rsidR="00B5632F">
        <w:fldChar w:fldCharType="end"/>
      </w:r>
      <w:r w:rsidR="00B5632F">
        <w:t>.</w:t>
      </w:r>
      <w:r w:rsidR="00B25D5D">
        <w:t xml:space="preserve"> The servlet uses this information to launch the correct handler, in this case the ‘</w:t>
      </w:r>
      <w:r w:rsidR="00B25D5D" w:rsidRPr="00012308">
        <w:rPr>
          <w:i/>
          <w:iCs/>
        </w:rPr>
        <w:t>LaunchRequestHandler’</w:t>
      </w:r>
      <w:r w:rsidR="00B25D5D">
        <w:t>.</w:t>
      </w:r>
      <w:r w:rsidR="00B5632F">
        <w:t xml:space="preserve"> </w:t>
      </w:r>
      <w:r>
        <w:t xml:space="preserve"> </w:t>
      </w:r>
      <w:r w:rsidR="002B75C6">
        <w:t xml:space="preserve">To configure the servlet to understand that the request is coming from an Alexa skill, ASK SDK provides a </w:t>
      </w:r>
      <w:r w:rsidR="00E872F6">
        <w:rPr>
          <w:noProof/>
        </w:rPr>
        <w:lastRenderedPageBreak/>
        <mc:AlternateContent>
          <mc:Choice Requires="wpg">
            <w:drawing>
              <wp:anchor distT="0" distB="0" distL="114300" distR="114300" simplePos="0" relativeHeight="251689984" behindDoc="0" locked="0" layoutInCell="1" allowOverlap="1" wp14:anchorId="6BAE5381" wp14:editId="19499F7C">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0AE783AC" w:rsidR="00B5632F" w:rsidRPr="000600D6" w:rsidRDefault="00B5632F" w:rsidP="00B5632F">
                              <w:pPr>
                                <w:pStyle w:val="Caption"/>
                              </w:pPr>
                              <w:bookmarkStart w:id="29" w:name="_Ref16076611"/>
                              <w:r>
                                <w:t xml:space="preserve">Figure </w:t>
                              </w:r>
                              <w:r>
                                <w:fldChar w:fldCharType="begin"/>
                              </w:r>
                              <w:r>
                                <w:instrText xml:space="preserve"> SEQ Figure \* ARABIC </w:instrText>
                              </w:r>
                              <w:r>
                                <w:fldChar w:fldCharType="separate"/>
                              </w:r>
                              <w:r w:rsidR="00D31F11">
                                <w:rPr>
                                  <w:noProof/>
                                </w:rPr>
                                <w:t>14</w:t>
                              </w:r>
                              <w:r>
                                <w:fldChar w:fldCharType="end"/>
                              </w:r>
                              <w:r>
                                <w:t>: Request Type LaunchRequest</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89984;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0AE783AC" w:rsidR="00B5632F" w:rsidRPr="000600D6" w:rsidRDefault="00B5632F" w:rsidP="00B5632F">
                        <w:pPr>
                          <w:pStyle w:val="Caption"/>
                        </w:pPr>
                        <w:bookmarkStart w:id="30" w:name="_Ref16076611"/>
                        <w:r>
                          <w:t xml:space="preserve">Figure </w:t>
                        </w:r>
                        <w:r>
                          <w:fldChar w:fldCharType="begin"/>
                        </w:r>
                        <w:r>
                          <w:instrText xml:space="preserve"> SEQ Figure \* ARABIC </w:instrText>
                        </w:r>
                        <w:r>
                          <w:fldChar w:fldCharType="separate"/>
                        </w:r>
                        <w:r w:rsidR="00D31F11">
                          <w:rPr>
                            <w:noProof/>
                          </w:rPr>
                          <w:t>14</w:t>
                        </w:r>
                        <w:r>
                          <w:fldChar w:fldCharType="end"/>
                        </w:r>
                        <w:r>
                          <w:t>: Request Type LaunchRequest</w:t>
                        </w:r>
                        <w:bookmarkEnd w:id="30"/>
                      </w:p>
                    </w:txbxContent>
                  </v:textbox>
                </v:shape>
                <w10:wrap type="square"/>
              </v:group>
            </w:pict>
          </mc:Fallback>
        </mc:AlternateContent>
      </w:r>
      <w:r w:rsidR="002B75C6" w:rsidRPr="00CA5B59">
        <w:rPr>
          <w:i/>
          <w:iCs/>
        </w:rPr>
        <w:t>RequestHandler</w:t>
      </w:r>
      <w:r w:rsidR="002B75C6">
        <w:t xml:space="preserve"> class that can be </w:t>
      </w:r>
      <w:r w:rsidR="00CA5B59">
        <w:t>implemented.</w:t>
      </w:r>
      <w:r w:rsidR="003E3FB0">
        <w:t xml:space="preserve"> The </w:t>
      </w:r>
      <w:r w:rsidR="003E3FB0" w:rsidRPr="003E3FB0">
        <w:rPr>
          <w:i/>
          <w:iCs/>
        </w:rPr>
        <w:t>LaunchRequestHandler</w:t>
      </w:r>
      <w:r w:rsidR="003E3FB0">
        <w:t xml:space="preserve"> checks for the correct request type through the HandlerInput. The HandlerInput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r w:rsidRPr="00A93CED">
        <w:rPr>
          <w:rFonts w:ascii="Menlo" w:hAnsi="Menlo" w:cs="Menlo"/>
          <w:color w:val="A9B7C6"/>
          <w:sz w:val="18"/>
          <w:szCs w:val="18"/>
          <w:lang w:val="en-US"/>
        </w:rPr>
        <w:t>input.matches(</w:t>
      </w:r>
      <w:r w:rsidRPr="00A93CED">
        <w:rPr>
          <w:rFonts w:ascii="Menlo" w:hAnsi="Menlo" w:cs="Menlo"/>
          <w:i/>
          <w:iCs/>
          <w:color w:val="A9B7C6"/>
          <w:sz w:val="18"/>
          <w:szCs w:val="18"/>
          <w:lang w:val="en-US"/>
        </w:rPr>
        <w:t>requestType</w:t>
      </w:r>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63FFB25D" w:rsidR="00A93CED" w:rsidRDefault="00A93CED" w:rsidP="002A4910"/>
    <w:p w14:paraId="636A84DB" w14:textId="7CD9BC44" w:rsidR="005D45A4" w:rsidRDefault="005D45A4" w:rsidP="002A4910">
      <w:r>
        <w:t xml:space="preserve">It is good practice to return a response to the skill. Returning speech is convenient to notify the user that the skill has been launched and is ready for further action. This may be done through the </w:t>
      </w:r>
      <w:r w:rsidRPr="00C56945">
        <w:rPr>
          <w:i/>
          <w:iCs/>
        </w:rPr>
        <w:t>respon</w:t>
      </w:r>
      <w:r w:rsidR="00C56945" w:rsidRPr="00C56945">
        <w:rPr>
          <w:i/>
          <w:iCs/>
        </w:rPr>
        <w:t>s</w:t>
      </w:r>
      <w:r w:rsidRPr="00C56945">
        <w:rPr>
          <w:i/>
          <w:iCs/>
        </w:rPr>
        <w:t>eBuilder</w:t>
      </w:r>
      <w:r>
        <w:t xml:space="preserve"> provided by ASK SDK. </w:t>
      </w:r>
      <w:r w:rsidR="00922671">
        <w:t>The launch request response is shown below:</w:t>
      </w:r>
    </w:p>
    <w:p w14:paraId="183C3452" w14:textId="48187B08" w:rsidR="00922671" w:rsidRDefault="00922671" w:rsidP="00922671">
      <w:pPr>
        <w:pStyle w:val="HTMLPreformatted"/>
        <w:shd w:val="clear" w:color="auto" w:fill="2B2B2B"/>
        <w:rPr>
          <w:rFonts w:ascii="Menlo" w:hAnsi="Menlo" w:cs="Menlo"/>
          <w:color w:val="A9B7C6"/>
          <w:sz w:val="18"/>
          <w:szCs w:val="18"/>
          <w:lang w:val="en-US"/>
        </w:rPr>
      </w:pPr>
      <w:r w:rsidRPr="00922671">
        <w:rPr>
          <w:rFonts w:ascii="Menlo" w:hAnsi="Menlo" w:cs="Menlo"/>
          <w:color w:val="A9B7C6"/>
          <w:sz w:val="18"/>
          <w:szCs w:val="18"/>
          <w:lang w:val="en-US"/>
        </w:rPr>
        <w:t xml:space="preserve">String speechText = </w:t>
      </w:r>
      <w:r w:rsidRPr="00922671">
        <w:rPr>
          <w:rFonts w:ascii="Menlo" w:hAnsi="Menlo" w:cs="Menlo"/>
          <w:color w:val="6A8759"/>
          <w:sz w:val="18"/>
          <w:szCs w:val="18"/>
          <w:lang w:val="en-US"/>
        </w:rPr>
        <w:t>"Welcome to your Food Diary. Use me to log food!"</w:t>
      </w:r>
      <w:r w:rsidRPr="00922671">
        <w:rPr>
          <w:rFonts w:ascii="Menlo" w:hAnsi="Menlo" w:cs="Menlo"/>
          <w:color w:val="CC7832"/>
          <w:sz w:val="18"/>
          <w:szCs w:val="18"/>
          <w:lang w:val="en-US"/>
        </w:rPr>
        <w:t>;</w:t>
      </w:r>
      <w:r w:rsidRPr="00922671">
        <w:rPr>
          <w:rFonts w:ascii="Menlo" w:hAnsi="Menlo" w:cs="Menlo"/>
          <w:color w:val="CC7832"/>
          <w:sz w:val="18"/>
          <w:szCs w:val="18"/>
          <w:lang w:val="en-US"/>
        </w:rPr>
        <w:br/>
      </w:r>
      <w:r w:rsidRPr="00922671">
        <w:rPr>
          <w:rFonts w:ascii="Menlo" w:hAnsi="Menlo" w:cs="Menlo"/>
          <w:color w:val="CC7832"/>
          <w:sz w:val="18"/>
          <w:szCs w:val="18"/>
          <w:lang w:val="en-US"/>
        </w:rPr>
        <w:br/>
        <w:t xml:space="preserve">return </w:t>
      </w:r>
      <w:r w:rsidRPr="00922671">
        <w:rPr>
          <w:rFonts w:ascii="Menlo" w:hAnsi="Menlo" w:cs="Menlo"/>
          <w:color w:val="A9B7C6"/>
          <w:sz w:val="18"/>
          <w:szCs w:val="18"/>
          <w:lang w:val="en-US"/>
        </w:rPr>
        <w:t>input.getResponseBuilder()</w:t>
      </w:r>
      <w:r w:rsidRPr="00922671">
        <w:rPr>
          <w:rFonts w:ascii="Menlo" w:hAnsi="Menlo" w:cs="Menlo"/>
          <w:color w:val="A9B7C6"/>
          <w:sz w:val="18"/>
          <w:szCs w:val="18"/>
          <w:lang w:val="en-US"/>
        </w:rPr>
        <w:br/>
        <w:t xml:space="preserve">        .withSpeech(speechText)</w:t>
      </w:r>
    </w:p>
    <w:p w14:paraId="6E34C555" w14:textId="240604B6" w:rsidR="00922671" w:rsidRPr="00922671" w:rsidRDefault="00922671" w:rsidP="00922671">
      <w:pPr>
        <w:pStyle w:val="HTMLPreformatted"/>
        <w:shd w:val="clear" w:color="auto" w:fill="2B2B2B"/>
        <w:rPr>
          <w:rFonts w:ascii="Menlo" w:hAnsi="Menlo" w:cs="Menlo"/>
          <w:color w:val="A9B7C6"/>
          <w:sz w:val="18"/>
          <w:szCs w:val="18"/>
          <w:lang w:val="en-US"/>
        </w:rPr>
      </w:pPr>
      <w:r>
        <w:rPr>
          <w:rFonts w:ascii="Menlo" w:hAnsi="Menlo" w:cs="Menlo"/>
          <w:color w:val="A9B7C6"/>
          <w:sz w:val="18"/>
          <w:szCs w:val="18"/>
          <w:lang w:val="en-US"/>
        </w:rPr>
        <w:t xml:space="preserve">        .build();</w:t>
      </w:r>
    </w:p>
    <w:p w14:paraId="2234C9D7" w14:textId="0751B7F5" w:rsidR="00A93CED" w:rsidRDefault="00492599" w:rsidP="002A4910">
      <w:r>
        <w:rPr>
          <w:i/>
          <w:iCs/>
          <w:noProof/>
        </w:rPr>
        <mc:AlternateContent>
          <mc:Choice Requires="wpg">
            <w:drawing>
              <wp:anchor distT="0" distB="0" distL="114300" distR="114300" simplePos="0" relativeHeight="251698176" behindDoc="0" locked="0" layoutInCell="1" allowOverlap="1" wp14:anchorId="060F68FF" wp14:editId="38781809">
                <wp:simplePos x="0" y="0"/>
                <wp:positionH relativeFrom="column">
                  <wp:posOffset>3929974</wp:posOffset>
                </wp:positionH>
                <wp:positionV relativeFrom="paragraph">
                  <wp:posOffset>1615278</wp:posOffset>
                </wp:positionV>
                <wp:extent cx="2201545" cy="3642198"/>
                <wp:effectExtent l="0" t="0" r="0" b="3175"/>
                <wp:wrapSquare wrapText="bothSides"/>
                <wp:docPr id="44" name="Group 44"/>
                <wp:cNvGraphicFramePr/>
                <a:graphic xmlns:a="http://schemas.openxmlformats.org/drawingml/2006/main">
                  <a:graphicData uri="http://schemas.microsoft.com/office/word/2010/wordprocessingGroup">
                    <wpg:wgp>
                      <wpg:cNvGrpSpPr/>
                      <wpg:grpSpPr>
                        <a:xfrm>
                          <a:off x="0" y="0"/>
                          <a:ext cx="2201545" cy="3642198"/>
                          <a:chOff x="0" y="0"/>
                          <a:chExt cx="2201545" cy="3642198"/>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01545" cy="3394710"/>
                          </a:xfrm>
                          <a:prstGeom prst="rect">
                            <a:avLst/>
                          </a:prstGeom>
                        </pic:spPr>
                      </pic:pic>
                      <wps:wsp>
                        <wps:cNvPr id="43" name="Text Box 43"/>
                        <wps:cNvSpPr txBox="1"/>
                        <wps:spPr>
                          <a:xfrm>
                            <a:off x="0" y="3375498"/>
                            <a:ext cx="2201545" cy="266700"/>
                          </a:xfrm>
                          <a:prstGeom prst="rect">
                            <a:avLst/>
                          </a:prstGeom>
                          <a:solidFill>
                            <a:prstClr val="white"/>
                          </a:solidFill>
                          <a:ln>
                            <a:noFill/>
                          </a:ln>
                        </wps:spPr>
                        <wps:txbx>
                          <w:txbxContent>
                            <w:p w14:paraId="2A8795F1" w14:textId="1C488AFD" w:rsidR="00492599" w:rsidRPr="00CC53A3" w:rsidRDefault="00492599" w:rsidP="00492599">
                              <w:pPr>
                                <w:pStyle w:val="Caption"/>
                              </w:pPr>
                              <w:bookmarkStart w:id="31" w:name="_Ref16079898"/>
                              <w:r>
                                <w:t xml:space="preserve">Figure </w:t>
                              </w:r>
                              <w:r>
                                <w:fldChar w:fldCharType="begin"/>
                              </w:r>
                              <w:r>
                                <w:instrText xml:space="preserve"> SEQ Figure \* ARABIC </w:instrText>
                              </w:r>
                              <w:r>
                                <w:fldChar w:fldCharType="separate"/>
                              </w:r>
                              <w:r w:rsidR="00D31F11">
                                <w:rPr>
                                  <w:noProof/>
                                </w:rPr>
                                <w:t>15</w:t>
                              </w:r>
                              <w:r>
                                <w:fldChar w:fldCharType="end"/>
                              </w:r>
                              <w:r>
                                <w:t>: Log Drink</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0F68FF" id="Group 44" o:spid="_x0000_s1062" style="position:absolute;margin-left:309.45pt;margin-top:127.2pt;width:173.35pt;height:286.8pt;z-index:251698176" coordsize="22015,3642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sbT/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3fYP/////////////////////////////////////////////////////////&#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mqq7//f39////////////////////&#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ZGpx/5KWm//4+Pj/////////&#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2Rqcf9kanH/goeM/+/v&#13;&#10;8P//////////////////////////////////////////////////////////////////////////&#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9kanH/ZGpx/2Rq&#13;&#10;cf90eoD/4eLk////////////////////////////////////////////////////////////////&#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13;&#10;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13;&#10;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13;&#10;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13;&#10;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13;&#10;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ts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4ebm/8XOz/+surv/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&#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&#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surv/xc7P/+Hm5v/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6aqrv/9&#13;&#10;/f3/////////////////////////////////////////////////////////////////////////&#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9k&#13;&#10;anH/kpab//j4+P//////////////////////////////////////////////////////////////&#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13;&#10;////ZGpx/2Rqcf+Ch4z/7+/w////////////////////////////////////////////////////&#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2Rqcf9kanH/ZGpx/3R6gP/h4uT/////////////////////////////////////////&#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9kanH/ZGpx/2Rqcf9kanH/a3F4/9HT1f//////////////////////////////&#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ZGpx/2Rqcf9kanH/ZGpx/2Rqcf9mbHP/vb/C////////////////////&#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13;&#10;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13;&#10;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13;&#10;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7+//h5ub/xc7P/6y6u/+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&#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d3yD////////////&#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13;&#10;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pqqu//39/f//////////////////////////////////////////////////&#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2Rqcf+Slpv/+Pj4////////////////////////////////////////&#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9kanH/ZGpx/4KHjP/v7/D/////////////////////////////&#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ZGpx/2Rqcf9kanH/dHqA/+Hi5P//////////////////&#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&#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13;&#10;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v7&#13;&#10;/+Hm5v/Fzs//rLq7/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y6u//Fzs//&#13;&#10;4eb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&#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13;&#10;////////////////////////////////////////////////////////////////////////////&#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13;&#10;////////////////////////////////////////////////////////////////////////////&#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mqq7//f39////////////////////////////&#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ZGpx/5KWm//4+Pj/////////////////&#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2Rqcf9kanH/goeM/+/v8P//////&#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&#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13;&#10;////////////////////////////////////////////////////////////////////////////&#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13;&#10;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Ts/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3jU7P//////////////////////////&#13;&#10;////////////////////////////////////////////////////////////////////////////&#13;&#10;////////////////0/f+/4Lp/P9v5vz/b+b8/2/m/P9v5vz/b+b8/2/m/P9v5vz/b+b8/4Lp/P/T&#13;&#10;9/7/////////////////////////////////////////////////////////////////////////&#13;&#10;/////////////////////////////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ft9//////////////////////&#13;&#10;////////////////////////////////////////////////////////////////////////////&#13;&#10;///////////+////rPH9/2/m/P9v5vz/b+b8/2/m/P9v5vz/b+b8/2/m/P9v5vz/b+b8/2/m/P9v&#13;&#10;5vz/b+b8/6zx/f/+////////////////////////////////////////////////////////////&#13;&#10;//////////////////////////////////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svL9/2/m/P9v5vz/b+b8/33o/P+28v3/1fj+//H9///y/f//1Pf+/7Ty/f98&#13;&#10;6Pz/b+b8/2/m/P9v5vz/svL9////////////////////////////////////////////////////&#13;&#10;////////////////////////////////////////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13;&#10;////////////////////////////////////////////////////////////////////////////&#13;&#10;////////////////1vj+/3Dm/P9v5vz/b+b8/53u/f/3/v//////////////////////////////&#13;&#10;////9f3//5zu/f9v5vz/b+b8/3Dm/P/W+P7/////////////////////////////////////////&#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P7//4Lp/P9v5vz/b+b8/53u/f/+////////////////////////////////&#13;&#10;///////////////+////nO79/2/m/P9v5vz/gun8//z+////////////////////////////////&#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8r2/v9v5vz/b+b8/3vo/P/1/f//////////////////////////////&#13;&#10;//////////////////////////X9//976Pz/b+b8/2/m/P/K9v7/////////////////////////&#13;&#10;///////////////////////////////////////////////////8/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Z7f3/b+b8/2/m/P+88/7/////////////////////////////&#13;&#10;////////////////////////////////////uvP+/2/m/P9v5vz/me39////////////////////&#13;&#10;///////////////////////////////////////////////////z+/3/TMXm/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e+j8/2/m/P9v5vz/6vv/////////////////////////&#13;&#10;/////////////////////////////////////////+n7//9v5vz/b+b8/3vo/P//////////////&#13;&#10;///////////////////////////////////////////////////k9vv/Mb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3Dm/P9v5vz/b+b8//3/////////////////////&#13;&#10;///////////////////////////////////////////////8////b+b8/2/m/P9w5vz/////////&#13;&#10;///////////////////////////////////////////////////O7/j/G7bf/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9x5vz/b+b8/2/m/P/7/v//////////////&#13;&#10;/////////////////////////////////////////////////////P7//2/m/P9v5vz/cOb8////&#13;&#10;//////////////////////////////////////////////////+z5/T/DLHd/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13;&#10;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&#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EbLd/0rF5f9Pxub/B6/c/wCt2/8Ardv/B6/c/zvA4/9byuj/FLPe/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13;&#10;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&#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y274f//////8fr9///////f9fr/G7bf/wCt2/+t5fP/+/7+//T7/f/6/f7/gNbt&#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13;&#10;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&#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Hrff/1bJ5/88wOP/Aa3b/wCt2/8Ardv/B6/c/zvA4/9byuj/FLPe&#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13;&#10;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13;&#10;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13;&#10;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13;&#10;////////////////////////////////////////////////////////////////////////////&#13;&#10;////////////////////////////////////////////////////////////////////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y274f//////8fr9///////f9fr/G7bf/wCt2//t+fz/9fz+//r9/v/w&#13;&#10;+v3/S8Xm/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Hrff/1bJ5/88wOP/Aa3b/wCt2/8Ardv/EbLd/0rF5f9P&#13;&#10;xub/B6/c/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13;&#10;////////////////////////////////////////////////////////////////////////////&#13;&#10;////////////////////////////////////////////////////////////////////////////&#13;&#10;////////////////////////////////////////////////////////////////////////////&#13;&#10;//////////////////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13;&#10;////////////////////////////////////////////////////////////////////////////&#13;&#10;//////////////////////////////////8ft9//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13;&#10;////////////////////////////////////////////////////////////////////////////&#13;&#10;////////////////////////////////////////////////////////////////////////////&#13;&#10;////////////////////////////////////////////////////////////////////////////&#13;&#10;////////////////////////////////////////eNTs/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3jU7P//////////&#13;&#10;////////////////////////////////////////////////////////////////////////////&#13;&#10;////////////////////////////////////////////////////////////////////////////&#13;&#10;////////////////////////////////////////////////////////////////////////////&#13;&#10;//////////////////////////////////////////////////8+weT/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z7B5P//////////&#13;&#10;////////////////////////////////////////////////////////////////////////////&#13;&#10;////////////////////////////////////////////////////////////////////////////&#13;&#10;////////////////////////////////////////////////////////////////////////////&#13;&#10;/////////////////////////////////////////////////////////////3jU7P8ft9//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3jU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">
                <v:shape id="Picture 42" o:spid="_x0000_s1063" type="#_x0000_t75" alt="A screenshot of a cell phone&#10;&#10;Description automatically generated" style="position:absolute;width:22015;height:339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">
                  <v:imagedata r:id="rId39" o:title="A screenshot of a cell phone&#10;&#10;Description automatically generated"/>
                </v:shape>
                <v:shape id="Text Box 43" o:spid="_x0000_s1064" type="#_x0000_t202" style="position:absolute;top:33754;width:220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2A8795F1" w14:textId="1C488AFD" w:rsidR="00492599" w:rsidRPr="00CC53A3" w:rsidRDefault="00492599" w:rsidP="00492599">
                        <w:pPr>
                          <w:pStyle w:val="Caption"/>
                        </w:pPr>
                        <w:bookmarkStart w:id="32" w:name="_Ref16079898"/>
                        <w:r>
                          <w:t xml:space="preserve">Figure </w:t>
                        </w:r>
                        <w:r>
                          <w:fldChar w:fldCharType="begin"/>
                        </w:r>
                        <w:r>
                          <w:instrText xml:space="preserve"> SEQ Figure \* ARABIC </w:instrText>
                        </w:r>
                        <w:r>
                          <w:fldChar w:fldCharType="separate"/>
                        </w:r>
                        <w:r w:rsidR="00D31F11">
                          <w:rPr>
                            <w:noProof/>
                          </w:rPr>
                          <w:t>15</w:t>
                        </w:r>
                        <w:r>
                          <w:fldChar w:fldCharType="end"/>
                        </w:r>
                        <w:r>
                          <w:t>: Log Drink</w:t>
                        </w:r>
                        <w:bookmarkEnd w:id="32"/>
                      </w:p>
                    </w:txbxContent>
                  </v:textbox>
                </v:shape>
                <w10:wrap type="square"/>
              </v:group>
            </w:pict>
          </mc:Fallback>
        </mc:AlternateContent>
      </w:r>
      <w:r w:rsidR="0098037F">
        <w:rPr>
          <w:i/>
          <w:iCs/>
          <w:noProof/>
        </w:rPr>
        <mc:AlternateContent>
          <mc:Choice Requires="wpg">
            <w:drawing>
              <wp:anchor distT="0" distB="0" distL="114300" distR="114300" simplePos="0" relativeHeight="251694080" behindDoc="0" locked="0" layoutInCell="1" allowOverlap="1" wp14:anchorId="193E495F" wp14:editId="723EEFC0">
                <wp:simplePos x="0" y="0"/>
                <wp:positionH relativeFrom="column">
                  <wp:posOffset>0</wp:posOffset>
                </wp:positionH>
                <wp:positionV relativeFrom="paragraph">
                  <wp:posOffset>581282</wp:posOffset>
                </wp:positionV>
                <wp:extent cx="3987800" cy="1803400"/>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3987800" cy="1803400"/>
                          <a:chOff x="0" y="0"/>
                          <a:chExt cx="3987800" cy="1803400"/>
                        </a:xfrm>
                      </wpg:grpSpPr>
                      <pic:pic xmlns:pic="http://schemas.openxmlformats.org/drawingml/2006/picture">
                        <pic:nvPicPr>
                          <pic:cNvPr id="39" name="Picture 39" descr="A screenshot of a cell phone&#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987800" cy="1477645"/>
                          </a:xfrm>
                          <a:prstGeom prst="rect">
                            <a:avLst/>
                          </a:prstGeom>
                        </pic:spPr>
                      </pic:pic>
                      <wps:wsp>
                        <wps:cNvPr id="40" name="Text Box 40"/>
                        <wps:cNvSpPr txBox="1"/>
                        <wps:spPr>
                          <a:xfrm>
                            <a:off x="0" y="1536700"/>
                            <a:ext cx="3987800" cy="266700"/>
                          </a:xfrm>
                          <a:prstGeom prst="rect">
                            <a:avLst/>
                          </a:prstGeom>
                          <a:solidFill>
                            <a:prstClr val="white"/>
                          </a:solidFill>
                          <a:ln>
                            <a:noFill/>
                          </a:ln>
                        </wps:spPr>
                        <wps:txbx>
                          <w:txbxContent>
                            <w:p w14:paraId="5B9F6C76" w14:textId="24B85570" w:rsidR="00474771" w:rsidRPr="002504A2" w:rsidRDefault="00474771" w:rsidP="00474771">
                              <w:pPr>
                                <w:pStyle w:val="Caption"/>
                              </w:pPr>
                              <w:bookmarkStart w:id="33" w:name="_Ref16078061"/>
                              <w:r>
                                <w:t xml:space="preserve">Figure </w:t>
                              </w:r>
                              <w:r>
                                <w:fldChar w:fldCharType="begin"/>
                              </w:r>
                              <w:r>
                                <w:instrText xml:space="preserve"> SEQ Figure \* ARABIC </w:instrText>
                              </w:r>
                              <w:r>
                                <w:fldChar w:fldCharType="separate"/>
                              </w:r>
                              <w:r w:rsidR="00D31F11">
                                <w:rPr>
                                  <w:noProof/>
                                </w:rPr>
                                <w:t>16</w:t>
                              </w:r>
                              <w:r>
                                <w:fldChar w:fldCharType="end"/>
                              </w:r>
                              <w:r>
                                <w:t>: Launch Request Response</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3E495F" id="Group 41" o:spid="_x0000_s1065" style="position:absolute;margin-left:0;margin-top:45.75pt;width:314pt;height:142pt;z-index:251694080" coordsize="39878,180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6vv+DiI3/Z2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210/4OIjf+4ur7/////////////////&#13;&#10;////////////////////////////////////////////////////////////////////////////&#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13;&#10;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dtdP//////////////////////////////////////////////////////////&#13;&#10;////////////////////////////////////////////////////////////////////////////&#13;&#10;////////////////////////////////////////////////////////////////////////////&#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13;&#10;////////////////////////////////////////////////////////////////////////////&#13;&#10;////////////////////////////////////////////////////////////////////////////&#13;&#10;////////////////////////////////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oqaq//v7/P//&#13;&#10;////////////////////////////////////////////////////////////////////////////&#13;&#10;////////////////////////////////////////////////////////////////////////////&#13;&#10;////////////////////////////////////////////////////////////////////////////&#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&#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aG50/8HDxv//////////////////////////////////////////////////////////////////&#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oqaq//v7/P//////&#13;&#10;////////////////////////////////////////////////////////////////////////////&#13;&#10;////////////////////////////////////////////////////////////////////////////&#13;&#10;////////////////////////////////////////////////////////////////////////////&#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Hi5H/7/Dx////////////////////////////&#13;&#10;////////////////////////////////////////////////////////////////////////////&#13;&#10;////////////////////////////////////////////////////////////////////////////&#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3N5f//c3t//////////////////////////////////////////////////&#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&#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&#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&#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&#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la3L/aG51/2Rqcf9kanH/ZGpx/2Rqcf9kanH/ZGpx/2Rqcf9kanH/ZGpx/2Rqcf9k&#13;&#10;anH/ZGpx/2Rqcf9kanH/ZGpx/2Rqcf9kanH/////////////////////////////////////////&#13;&#10;////////////////////////////////////////////////////////////////////////////&#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13;&#10;////////////////////////////////////////////////////////////////////////////&#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13;&#10;////////////////////////////////////////////////////////////////////////////&#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13;&#10;////////////////////////////////////////////////////////////////////////////&#13;&#10;////////////////////////////////////////////////////////////////////////////&#13;&#10;////////////////////////////////////////////////////////////////////////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13;&#10;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&#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13;&#10;////////////////////////////////////////////////////////////////////////////&#13;&#10;////////////////////////////////////////////////////////////////////////////&#13;&#10;//////////////////9nbXT/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210&#13;&#10;////////////////////////////////////////////////////////////////////////////&#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210/4OIjf+4&#13;&#10;u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tnu/zO94v8Gr9z/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M73i////////////////////////////////////////////////////////////////////&#13;&#10;////////////////////////////////////////////////////////////////////////////&#13;&#10;///////////////////////r+///uPP+/4zr/f9w5vz/b+b8/2/m/P9v5vz/b+b8/3Dm/P+M6/3/&#13;&#10;uPP+/+v7////////////////////////////////////////////////////////////////////&#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P9//+q8P3/ceb8&#13;&#10;/2/m/P9v5vz/b+b8/2/m/P9v5vz/b+b8/2/m/P9v5vz/b+b8/2/m/P9x5vz/qvD9//P9////////&#13;&#10;////////////////////////////////////////////////////////////////////////////&#13;&#10;/////////////////////////////////////////zO94v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13;&#10;////////////////////////////////////////////////////////////////////////////&#13;&#10;/////////////////////////////////////////9/6/v9z5/z/b+b8/2/m/P9v5vz/b+b8/4fq&#13;&#10;/f/N9v7/+/7////////////////////////5/v//y/b+/4bq/P9v5vz/b+b8/2/m/P9v5vz/c+f8&#13;&#10;/9/6/v//////////////////////////////////////////////////////////////////////&#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f+//+B6fz/b+b8/2/m/P9v5vz/ceb8/7jz/v/9////////////////////////////&#13;&#10;///////////////////9////tvL9/3Hm/P9v5vz/b+b8/2/m/P+B6fz/9/7/////////////////&#13;&#10;////////////////////////////////////////////////////////////////////////////&#13;&#10;//////////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r8P3/b+b8/2/m/P9v&#13;&#10;5vz/cOb8/9D3/v//////////////////////////////////////////////////////////////&#13;&#10;///P9/7/cOb8/2/m/P9v5vz/b+b8/6vw/f//////////////////////////////////////////&#13;&#10;////////////////////////////////////////////////////////////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r/P//ceb8/2/m/P9v5vz/b+b8/7Ty/f//////////////////&#13;&#10;/////////////////////////////////////////////////////////7Py/f9v5vz/b+b8/2/m&#13;&#10;/P9x5vz/6/z/////////////////////////////////////////////////////////////////&#13;&#10;////////////////////////////+f3+/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rvH9/2/m/P9v5vz/b+b8/4bq/P/8////////////////////////////////////////////////&#13;&#10;///////////////////////////////8/v//hOr8/2/m/P9v5vz/b+b8/67x/f//////////////&#13;&#10;////////////////////////////////////////////////////////////////////////5vf7&#13;&#10;/zm/4/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13;&#10;/////////////////////////////////////////////v///33o/P9v5vz/b+b8/2/m/P/N9v7/&#13;&#10;////////////////////////////////////////////////////////////////////////////&#13;&#10;/////////8v2/v9v5vz/b+b8/2/m/P996Pz//v//////////////////////////////////////&#13;&#10;////////////////////////////////////////xu33/xq13/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r7//9v5vz/b+b8/2/m/P925/z/+/7/////////////////////////////&#13;&#10;///////////////////////////////////////////////////////////6/v//def8/2/m/P9v&#13;&#10;5vz/b+b8/+r7////////////////////////////////////////////////////////////////&#13;&#10;////////md7x/wav3P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V+P7/b+b8&#13;&#10;/2/m/P9v5vz/kuz9////////////////////////////////////////////////////////////&#13;&#10;/////////////////////////////////////5Hs/f9v5vz/b+b8/2/m/P/V+P7/////////////&#13;&#10;///////////////////////////////////////////////5/f7/Zs7p/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13;&#10;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13;&#10;////////////////////////////////////////////////////////////////////////////&#13;&#10;/////////////9D3/v9v5vz/b+b8/2/m/P+d7v3/////////////////////////////////////&#13;&#10;////////////////////////////////////////////////////////////nO79/2/m/P9v5vz/&#13;&#10;b+b8/873/v/////////////////////////////////////////////////G7ff/GrXf/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&#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13;&#10;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2XN6f+h4fL//v///9Tx+f8Drt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Ou2/+R3O//xu33////&#13;&#10;//+D1+3/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h4fL/////&#13;&#10;/9by+f83v+P/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Fr9z/8fr9//v+/v+15/X/CLDc/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&#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iw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Gt2/8H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13;&#10;////////////////////////////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13;&#10;////////////////////////AK3b/wCt2/8Ardv/AK3b/wCt2/8Ardv/AK3b/wCt2/8Ardv/AK3b&#13;&#10;/wCt2/8Ardv/AK3b/wCt2/8Rst3/nuDx//D6/f/p+Pz/Vsnn/wCt2/8Ardv/AK3b/wCt2/8Ardv/&#13;&#10;AK3b/wCt2/8Ardv/AK3b/wCt2/8Ardv/AK3b/wCt2/8Ardv/AK3b/wCt2/8Ardv/AK3b/wCt2/8A&#13;&#10;rdv/Ba/c/7no9f+g4PL/AK3b/xu23/9Oxub/F7Te/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13;&#10;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13;&#10;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13;&#10;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13;&#10;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13;&#10;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13;&#10;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13;&#10;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13;&#10;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13;&#10;////////////AK3b/wCt2/8Ardv/AK3b/wCt2/8Ardv/AK3b/wCt2/8Ardv/AK3b/wCt2/8Ardv/&#13;&#10;AK3b/wCt2/+n4/P//////yy74f8Ardv/GLXe//T7/f//////vOn2/7bo9f/8/v///f7//y274f8A&#13;&#10;rdv/t+j1///////b8/r/peLy/+z5/P//////gNbt/wCt2/+76fX//////+X3+/+f4PH/5ff7////&#13;&#10;///H7ff/AK3b/4rZ7v//////fNXt/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13;&#10;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13;&#10;//////////////////////////////////8Ardv/AK3b/wCt2/8Ardv/AK3b/wCt2/8Ardv/AK3b&#13;&#10;/wCt2/8Ardv/AK3b/wCt2/8Ardv/AK3b/wCt2/8Ardv/AK3b/wCt2/8Ardv/AK3b/wKu2/8mueD/&#13;&#10;Krvh/wWv3P8Ardv/AK3b/wCt2/8Ardv/AK3b/xe03v8su+H/DrHd/wCt2/8Ardv/AK3b/wCt2/8A&#13;&#10;rdv/FLPe/xe03v8Ardv/AK3b/wCt2/8Ardv/AK3b/xGy3f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13;&#10;////////////////////////////////////////////////////////////////////////////&#13;&#10;////////////////////////////////////////////////////////////////////////////&#13;&#10;//////////////////////////////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13;&#10;////////////////////////////////////////////////////////////////////////////&#13;&#10;////////////////////////////////////////////////////////////////////////////&#13;&#10;//////////////////////////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13;&#10;//////////////////////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13;&#10;////////////////////////////////////////////////////////////////////////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13;&#10;/////////////////////////////////////////////wav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13;&#10;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zO94v//////////////////////////////////////////////////////////////&#13;&#10;////////////////////////////////////////////////////////////////////////////&#13;&#10;////////////////////////////////////////////////////////////////////////////&#13;&#10;////////////////////////////////////////////////////////////////////////////&#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13;&#10;////////////////////////////////////////////////////////////////////////////&#13;&#10;////////////////////////////////////////////////////////////////////////////&#13;&#10;//////////////////////////////////////////////8zveL/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Bq/c/zO94v+K2e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cXsUEOMAAAAMAQAADwAAAGRycy9kb3ducmV2&#13;&#10;LnhtbEyPT2vCQBDF74V+h2UKvdVNlFiNmYjYPycpVAvF25odk2B2N2TXJH77Tk/tZWDm8d68X7Ye&#13;&#10;TSN66nztLEI8iUCQLZyubYnwdXh7WoDwQVmtGmcJ4UYe1vn9XaZS7Qb7Sf0+lIJDrE8VQhVCm0rp&#13;&#10;i4qM8hPXkmXt7DqjAq9dKXWnBg43jZxG0VwaVVv+UKmWthUVl/3VILwPatjM4td+dzlvb8dD8vG9&#13;&#10;iwnx8WF8WfHYrEAEGsOfA34ZuD/kXOzkrlZ70SAwTUBYxgkIVufTBR9OCLPnJAGZZ/I/RP4D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">
                <v:shape id="Picture 39" o:spid="_x0000_s1066" type="#_x0000_t75" alt="A screenshot of a cell phone&#10;&#10;Description automatically generated" style="position:absolute;width:39878;height:147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">
                  <v:imagedata r:id="rId41" o:title="A screenshot of a cell phone&#10;&#10;Description automatically generated"/>
                </v:shape>
                <v:shape id="Text Box 40" o:spid="_x0000_s1067" type="#_x0000_t202" style="position:absolute;top:15367;width:3987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" stroked="f">
                  <v:textbox style="mso-fit-shape-to-text:t" inset="0,0,0,0">
                    <w:txbxContent>
                      <w:p w14:paraId="5B9F6C76" w14:textId="24B85570" w:rsidR="00474771" w:rsidRPr="002504A2" w:rsidRDefault="00474771" w:rsidP="00474771">
                        <w:pPr>
                          <w:pStyle w:val="Caption"/>
                        </w:pPr>
                        <w:bookmarkStart w:id="34" w:name="_Ref16078061"/>
                        <w:r>
                          <w:t xml:space="preserve">Figure </w:t>
                        </w:r>
                        <w:r>
                          <w:fldChar w:fldCharType="begin"/>
                        </w:r>
                        <w:r>
                          <w:instrText xml:space="preserve"> SEQ Figure \* ARABIC </w:instrText>
                        </w:r>
                        <w:r>
                          <w:fldChar w:fldCharType="separate"/>
                        </w:r>
                        <w:r w:rsidR="00D31F11">
                          <w:rPr>
                            <w:noProof/>
                          </w:rPr>
                          <w:t>16</w:t>
                        </w:r>
                        <w:r>
                          <w:fldChar w:fldCharType="end"/>
                        </w:r>
                        <w:r>
                          <w:t>: Launch Request Response</w:t>
                        </w:r>
                        <w:bookmarkEnd w:id="34"/>
                      </w:p>
                    </w:txbxContent>
                  </v:textbox>
                </v:shape>
                <w10:wrap type="square"/>
              </v:group>
            </w:pict>
          </mc:Fallback>
        </mc:AlternateContent>
      </w:r>
      <w:r w:rsidR="003957C9">
        <w:t>The servlet sends a response back to the Alexa skill with the speech text, which can be visualized through the test tab on the developer console as seen in</w:t>
      </w:r>
      <w:r>
        <w:t xml:space="preserve"> </w:t>
      </w:r>
      <w:r>
        <w:fldChar w:fldCharType="begin"/>
      </w:r>
      <w:r>
        <w:instrText xml:space="preserve"> REF _Ref16078061 \h </w:instrText>
      </w:r>
      <w:r>
        <w:fldChar w:fldCharType="separate"/>
      </w:r>
      <w:r>
        <w:t xml:space="preserve">Figure </w:t>
      </w:r>
      <w:r>
        <w:rPr>
          <w:noProof/>
        </w:rPr>
        <w:t>16</w:t>
      </w:r>
      <w:r>
        <w:t>: Launch Request Response</w:t>
      </w:r>
      <w:r>
        <w:fldChar w:fldCharType="end"/>
      </w:r>
      <w:r>
        <w:t xml:space="preserve">. </w:t>
      </w:r>
      <w:r w:rsidR="0098037F">
        <w:t xml:space="preserve">At this stage in the conversation the user can either ask for help or start logging food by saying utterances similar to the sample utterances that the model was trained for. </w:t>
      </w:r>
      <w:r w:rsidR="001C0761">
        <w:t xml:space="preserve">For logging a </w:t>
      </w:r>
      <w:r w:rsidR="002602B2">
        <w:t>drink,</w:t>
      </w:r>
      <w:r w:rsidR="001C0761">
        <w:t xml:space="preserve"> the user may say </w:t>
      </w:r>
      <w:r w:rsidR="001C0761" w:rsidRPr="001C0761">
        <w:rPr>
          <w:i/>
          <w:iCs/>
        </w:rPr>
        <w:t>“I just had a diet coke”</w:t>
      </w:r>
      <w:r w:rsidR="00103CEE">
        <w:rPr>
          <w:i/>
          <w:iCs/>
        </w:rPr>
        <w:t xml:space="preserve">, </w:t>
      </w:r>
      <w:r w:rsidR="00103CEE">
        <w:t>upon which the Alexa prompts for any missing slots. This conversation is shown in</w:t>
      </w:r>
      <w:r>
        <w:t xml:space="preserve"> </w:t>
      </w:r>
      <w:r>
        <w:fldChar w:fldCharType="begin"/>
      </w:r>
      <w:r>
        <w:instrText xml:space="preserve"> REF _Ref16079898 \h </w:instrText>
      </w:r>
      <w:r>
        <w:fldChar w:fldCharType="separate"/>
      </w:r>
      <w:r>
        <w:t xml:space="preserve">Figure </w:t>
      </w:r>
      <w:r>
        <w:rPr>
          <w:noProof/>
        </w:rPr>
        <w:t>15</w:t>
      </w:r>
      <w:r>
        <w:t>: Log Drink</w:t>
      </w:r>
      <w:r>
        <w:fldChar w:fldCharType="end"/>
      </w:r>
      <w:r w:rsidR="00103CEE">
        <w:t>.</w:t>
      </w:r>
      <w:r w:rsidR="00C7258B">
        <w:t xml:space="preserve"> This populates the request sent to the servlet.</w:t>
      </w:r>
      <w:r w:rsidR="003D430E">
        <w:t xml:space="preserve"> The request type is set to “</w:t>
      </w:r>
      <w:r w:rsidR="003D430E" w:rsidRPr="00B11FE1">
        <w:rPr>
          <w:i/>
          <w:iCs/>
        </w:rPr>
        <w:t>LogDrinkIntent</w:t>
      </w:r>
      <w:r w:rsidR="003D430E">
        <w:t xml:space="preserve">”, which is correct in the context. </w:t>
      </w:r>
      <w:r w:rsidR="00104FE0">
        <w:t xml:space="preserve">The request contains all information for the slot values including: </w:t>
      </w:r>
    </w:p>
    <w:p w14:paraId="63E47C20" w14:textId="3E0981B6" w:rsidR="00213B32" w:rsidRDefault="00213B32" w:rsidP="00213B32">
      <w:pPr>
        <w:pStyle w:val="ListParagraph"/>
        <w:numPr>
          <w:ilvl w:val="1"/>
          <w:numId w:val="15"/>
        </w:numPr>
      </w:pPr>
      <w:r>
        <w:t>Name</w:t>
      </w:r>
    </w:p>
    <w:p w14:paraId="4A89470D" w14:textId="592E529D" w:rsidR="00213B32" w:rsidRDefault="00213B32" w:rsidP="00213B32">
      <w:pPr>
        <w:pStyle w:val="ListParagraph"/>
        <w:numPr>
          <w:ilvl w:val="2"/>
          <w:numId w:val="15"/>
        </w:numPr>
      </w:pPr>
      <w:r>
        <w:t>Corresponds to the slot name</w:t>
      </w:r>
    </w:p>
    <w:p w14:paraId="766FF8D4" w14:textId="61243463" w:rsidR="00213B32" w:rsidRDefault="00213B32" w:rsidP="00104FE0">
      <w:pPr>
        <w:pStyle w:val="ListParagraph"/>
        <w:numPr>
          <w:ilvl w:val="1"/>
          <w:numId w:val="15"/>
        </w:numPr>
      </w:pPr>
      <w:r>
        <w:t>Value</w:t>
      </w:r>
    </w:p>
    <w:p w14:paraId="44FAB49F" w14:textId="0DE41CA3" w:rsidR="00213B32" w:rsidRDefault="00213B32" w:rsidP="00213B32">
      <w:pPr>
        <w:pStyle w:val="ListParagraph"/>
        <w:numPr>
          <w:ilvl w:val="2"/>
          <w:numId w:val="15"/>
        </w:numPr>
      </w:pPr>
      <w:r>
        <w:t>Contains the slot value</w:t>
      </w:r>
    </w:p>
    <w:p w14:paraId="29EDDE3C" w14:textId="032B4CB2" w:rsidR="00213B32" w:rsidRDefault="00213B32" w:rsidP="00104FE0">
      <w:pPr>
        <w:pStyle w:val="ListParagraph"/>
        <w:numPr>
          <w:ilvl w:val="1"/>
          <w:numId w:val="15"/>
        </w:numPr>
      </w:pPr>
      <w:r>
        <w:t>Resolutions</w:t>
      </w:r>
    </w:p>
    <w:p w14:paraId="2F29F3F9" w14:textId="3A8AAAFB" w:rsidR="00213B32" w:rsidRDefault="00213B32" w:rsidP="00213B32">
      <w:pPr>
        <w:pStyle w:val="ListParagraph"/>
        <w:numPr>
          <w:ilvl w:val="2"/>
          <w:numId w:val="15"/>
        </w:numPr>
      </w:pPr>
      <w:r>
        <w:t>Contains possible resolution value based on synonyms given to the sample slot values</w:t>
      </w:r>
    </w:p>
    <w:p w14:paraId="74CE2025" w14:textId="077AF886" w:rsidR="002F78E5" w:rsidRDefault="000E63F3" w:rsidP="002F78E5">
      <w:r>
        <w:lastRenderedPageBreak/>
        <w:t xml:space="preserve">For the complete request, see </w:t>
      </w:r>
      <w:r w:rsidRPr="000E63F3">
        <w:rPr>
          <w:highlight w:val="yellow"/>
        </w:rPr>
        <w:t>APPENDIX</w:t>
      </w:r>
      <w:r>
        <w:t>.</w:t>
      </w:r>
      <w:r w:rsidR="00305A3F">
        <w:t xml:space="preserve"> This request launches the “</w:t>
      </w:r>
      <w:r w:rsidR="00305A3F" w:rsidRPr="00305A3F">
        <w:rPr>
          <w:i/>
          <w:iCs/>
        </w:rPr>
        <w:t>LogDrinkIntentHandler</w:t>
      </w:r>
      <w:r w:rsidR="00305A3F">
        <w:t>”</w:t>
      </w:r>
      <w:r w:rsidR="004451E5">
        <w:t xml:space="preserve"> class. </w:t>
      </w:r>
      <w:r w:rsidR="00C92595">
        <w:t>This class handles the back</w:t>
      </w:r>
      <w:r w:rsidR="007B5055">
        <w:t>-</w:t>
      </w:r>
      <w:r w:rsidR="00C92595">
        <w:t xml:space="preserve">end logic to pull out the necessary information from the request to be stored in the database. </w:t>
      </w:r>
      <w:r w:rsidR="00876A44">
        <w:t>A “</w:t>
      </w:r>
      <w:r w:rsidR="00876A44" w:rsidRPr="00876A44">
        <w:rPr>
          <w:i/>
          <w:iCs/>
        </w:rPr>
        <w:t>DrinkItem</w:t>
      </w:r>
      <w:r w:rsidR="00876A44">
        <w:t>” class was created containing the following variables:</w:t>
      </w:r>
    </w:p>
    <w:p w14:paraId="139CEF12" w14:textId="77777777" w:rsidR="00876A44" w:rsidRDefault="00876A44" w:rsidP="002F78E5"/>
    <w:p w14:paraId="47F60716" w14:textId="77777777" w:rsidR="00876A44" w:rsidRPr="00876A44" w:rsidRDefault="00876A44" w:rsidP="00876A44">
      <w:pPr>
        <w:pStyle w:val="HTMLPreformatted"/>
        <w:shd w:val="clear" w:color="auto" w:fill="2B2B2B"/>
        <w:rPr>
          <w:rFonts w:ascii="Menlo" w:hAnsi="Menlo" w:cs="Menlo"/>
          <w:color w:val="A9B7C6"/>
          <w:sz w:val="18"/>
          <w:szCs w:val="18"/>
          <w:lang w:val="en-US"/>
        </w:rPr>
      </w:pPr>
      <w:r w:rsidRPr="00876A44">
        <w:rPr>
          <w:rFonts w:ascii="Menlo" w:hAnsi="Menlo" w:cs="Menlo"/>
          <w:color w:val="CC7832"/>
          <w:sz w:val="18"/>
          <w:szCs w:val="18"/>
          <w:lang w:val="en-US"/>
        </w:rPr>
        <w:t xml:space="preserve">private </w:t>
      </w:r>
      <w:r w:rsidRPr="00876A44">
        <w:rPr>
          <w:rFonts w:ascii="Menlo" w:hAnsi="Menlo" w:cs="Menlo"/>
          <w:color w:val="A9B7C6"/>
          <w:sz w:val="18"/>
          <w:szCs w:val="18"/>
          <w:lang w:val="en-US"/>
        </w:rPr>
        <w:t xml:space="preserve">Optional&lt;String&gt; </w:t>
      </w:r>
      <w:r w:rsidRPr="00876A44">
        <w:rPr>
          <w:rFonts w:ascii="Menlo" w:hAnsi="Menlo" w:cs="Menlo"/>
          <w:color w:val="9876AA"/>
          <w:sz w:val="18"/>
          <w:szCs w:val="18"/>
          <w:lang w:val="en-US"/>
        </w:rPr>
        <w:t>meal</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drink</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amount_drink</w:t>
      </w:r>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int </w:t>
      </w:r>
      <w:r w:rsidRPr="00876A44">
        <w:rPr>
          <w:rFonts w:ascii="Menlo" w:hAnsi="Menlo" w:cs="Menlo"/>
          <w:color w:val="9876AA"/>
          <w:sz w:val="18"/>
          <w:szCs w:val="18"/>
          <w:lang w:val="en-US"/>
        </w:rPr>
        <w:t>eventId</w:t>
      </w:r>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w:t>
      </w:r>
      <w:r w:rsidRPr="00876A44">
        <w:rPr>
          <w:rFonts w:ascii="Menlo" w:hAnsi="Menlo" w:cs="Menlo"/>
          <w:color w:val="A9B7C6"/>
          <w:sz w:val="18"/>
          <w:szCs w:val="18"/>
          <w:lang w:val="en-US"/>
        </w:rPr>
        <w:t xml:space="preserve">Timestamp </w:t>
      </w:r>
      <w:r w:rsidRPr="00876A44">
        <w:rPr>
          <w:rFonts w:ascii="Menlo" w:hAnsi="Menlo" w:cs="Menlo"/>
          <w:color w:val="9876AA"/>
          <w:sz w:val="18"/>
          <w:szCs w:val="18"/>
          <w:lang w:val="en-US"/>
        </w:rPr>
        <w:t>loggedAt</w:t>
      </w:r>
      <w:r w:rsidRPr="00876A44">
        <w:rPr>
          <w:rFonts w:ascii="Menlo" w:hAnsi="Menlo" w:cs="Menlo"/>
          <w:color w:val="CC7832"/>
          <w:sz w:val="18"/>
          <w:szCs w:val="18"/>
          <w:lang w:val="en-US"/>
        </w:rPr>
        <w:t>;</w:t>
      </w:r>
    </w:p>
    <w:p w14:paraId="6FA90A06" w14:textId="068C3679" w:rsidR="00876A44" w:rsidRDefault="00876A44" w:rsidP="00876A44"/>
    <w:p w14:paraId="4C126486" w14:textId="5B5D7A5A" w:rsidR="00876A44" w:rsidRDefault="00876A44" w:rsidP="00876A44">
      <w:r>
        <w:t>Each drink that is logged requires a drink item to be created. Therefore, the “</w:t>
      </w:r>
      <w:r w:rsidRPr="00876A44">
        <w:rPr>
          <w:i/>
          <w:iCs/>
        </w:rPr>
        <w:t>LogDrinkIntentHandler</w:t>
      </w:r>
      <w:r>
        <w:t>” constructs a new drink item.</w:t>
      </w:r>
      <w:r w:rsidR="000C22B8">
        <w:t xml:space="preserve"> To get the slot values from the request input a requestHandler is required, which is a class available through ASK SDK. </w:t>
      </w:r>
    </w:p>
    <w:p w14:paraId="7BEEF494" w14:textId="77777777" w:rsidR="0082670E" w:rsidRPr="0082670E" w:rsidRDefault="0082670E" w:rsidP="0082670E">
      <w:pPr>
        <w:pStyle w:val="HTMLPreformatted"/>
        <w:shd w:val="clear" w:color="auto" w:fill="2B2B2B"/>
        <w:rPr>
          <w:rFonts w:ascii="Menlo" w:hAnsi="Menlo" w:cs="Menlo"/>
          <w:color w:val="A9B7C6"/>
          <w:sz w:val="18"/>
          <w:szCs w:val="18"/>
          <w:lang w:val="en-US"/>
        </w:rPr>
      </w:pPr>
      <w:r w:rsidRPr="0082670E">
        <w:rPr>
          <w:rFonts w:ascii="Menlo" w:hAnsi="Menlo" w:cs="Menlo"/>
          <w:color w:val="A9B7C6"/>
          <w:sz w:val="18"/>
          <w:szCs w:val="18"/>
          <w:lang w:val="en-US"/>
        </w:rPr>
        <w:t>Optional&lt;String&gt; userIDValue = requestHelper.getSlotValue(</w:t>
      </w:r>
      <w:r w:rsidRPr="0082670E">
        <w:rPr>
          <w:rFonts w:ascii="Menlo" w:hAnsi="Menlo" w:cs="Menlo"/>
          <w:color w:val="6A8759"/>
          <w:sz w:val="18"/>
          <w:szCs w:val="18"/>
          <w:lang w:val="en-US"/>
        </w:rPr>
        <w:t>"userID"</w:t>
      </w:r>
      <w:r w:rsidRPr="0082670E">
        <w:rPr>
          <w:rFonts w:ascii="Menlo" w:hAnsi="Menlo" w:cs="Menlo"/>
          <w:color w:val="A9B7C6"/>
          <w:sz w:val="18"/>
          <w:szCs w:val="18"/>
          <w:lang w:val="en-US"/>
        </w:rPr>
        <w:t>)</w:t>
      </w:r>
      <w:r w:rsidRPr="0082670E">
        <w:rPr>
          <w:rFonts w:ascii="Menlo" w:hAnsi="Menlo" w:cs="Menlo"/>
          <w:color w:val="CC7832"/>
          <w:sz w:val="18"/>
          <w:szCs w:val="18"/>
          <w:lang w:val="en-US"/>
        </w:rPr>
        <w:t>;</w:t>
      </w:r>
    </w:p>
    <w:p w14:paraId="5AAF6EFF" w14:textId="5F0BCB15" w:rsidR="0082670E" w:rsidRDefault="0082670E" w:rsidP="00876A44">
      <w:r>
        <w:t xml:space="preserve">The getSlotValue method returns an optional string. Even when setting the slots as required on the skill side, the method does not always expect a value, hence the string being optional. </w:t>
      </w:r>
      <w:r w:rsidR="0053591A">
        <w:t xml:space="preserve">To get a resolution value from a slot, the following code has to be implemented. </w:t>
      </w:r>
    </w:p>
    <w:p w14:paraId="3824E14B" w14:textId="77777777" w:rsidR="002A719A" w:rsidRPr="002A719A" w:rsidRDefault="002A719A" w:rsidP="002A719A">
      <w:pPr>
        <w:pStyle w:val="HTMLPreformatted"/>
        <w:shd w:val="clear" w:color="auto" w:fill="2B2B2B"/>
        <w:rPr>
          <w:rFonts w:ascii="Menlo" w:hAnsi="Menlo" w:cs="Menlo"/>
          <w:color w:val="A9B7C6"/>
          <w:sz w:val="18"/>
          <w:szCs w:val="18"/>
          <w:lang w:val="en-US"/>
        </w:rPr>
      </w:pPr>
      <w:r w:rsidRPr="002A719A">
        <w:rPr>
          <w:rFonts w:ascii="Menlo" w:hAnsi="Menlo" w:cs="Menlo"/>
          <w:color w:val="A9B7C6"/>
          <w:sz w:val="18"/>
          <w:szCs w:val="18"/>
          <w:lang w:val="en-US"/>
        </w:rPr>
        <w:t>Optional&lt;String&gt; mealValue = Optional.</w:t>
      </w:r>
      <w:r w:rsidRPr="002A719A">
        <w:rPr>
          <w:rFonts w:ascii="Menlo" w:hAnsi="Menlo" w:cs="Menlo"/>
          <w:i/>
          <w:iCs/>
          <w:color w:val="A9B7C6"/>
          <w:sz w:val="18"/>
          <w:szCs w:val="18"/>
          <w:lang w:val="en-US"/>
        </w:rPr>
        <w:t>ofNullable</w:t>
      </w:r>
      <w:r w:rsidRPr="002A719A">
        <w:rPr>
          <w:rFonts w:ascii="Menlo" w:hAnsi="Menlo" w:cs="Menlo"/>
          <w:color w:val="A9B7C6"/>
          <w:sz w:val="18"/>
          <w:szCs w:val="18"/>
          <w:lang w:val="en-US"/>
        </w:rPr>
        <w:t>(requestHelper.getSlot(</w:t>
      </w:r>
      <w:r w:rsidRPr="002A719A">
        <w:rPr>
          <w:rFonts w:ascii="Menlo" w:hAnsi="Menlo" w:cs="Menlo"/>
          <w:color w:val="6A8759"/>
          <w:sz w:val="18"/>
          <w:szCs w:val="18"/>
          <w:lang w:val="en-US"/>
        </w:rPr>
        <w:t>"meal"</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A9B7C6"/>
          <w:sz w:val="18"/>
          <w:szCs w:val="18"/>
          <w:lang w:val="en-US"/>
        </w:rPr>
        <w:br/>
        <w:t xml:space="preserve">        .getResolutions()</w:t>
      </w:r>
      <w:r w:rsidRPr="002A719A">
        <w:rPr>
          <w:rFonts w:ascii="Menlo" w:hAnsi="Menlo" w:cs="Menlo"/>
          <w:color w:val="A9B7C6"/>
          <w:sz w:val="18"/>
          <w:szCs w:val="18"/>
          <w:lang w:val="en-US"/>
        </w:rPr>
        <w:br/>
        <w:t xml:space="preserve">        .getResolutionsPerAuthority()</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Values()</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Value()</w:t>
      </w:r>
      <w:r w:rsidRPr="002A719A">
        <w:rPr>
          <w:rFonts w:ascii="Menlo" w:hAnsi="Menlo" w:cs="Menlo"/>
          <w:color w:val="A9B7C6"/>
          <w:sz w:val="18"/>
          <w:szCs w:val="18"/>
          <w:lang w:val="en-US"/>
        </w:rPr>
        <w:br/>
        <w:t xml:space="preserve">        .getName())</w:t>
      </w:r>
      <w:r w:rsidRPr="002A719A">
        <w:rPr>
          <w:rFonts w:ascii="Menlo" w:hAnsi="Menlo" w:cs="Menlo"/>
          <w:color w:val="CC7832"/>
          <w:sz w:val="18"/>
          <w:szCs w:val="18"/>
          <w:lang w:val="en-US"/>
        </w:rPr>
        <w:t>;</w:t>
      </w:r>
    </w:p>
    <w:p w14:paraId="04DCA90A" w14:textId="25A71973" w:rsidR="00F26CB6" w:rsidRDefault="002A719A" w:rsidP="002A4910">
      <w:r>
        <w:t>This ensures that the resolutions value only is pulled out of the request. For example, if the user had said “</w:t>
      </w:r>
      <w:r w:rsidRPr="002A719A">
        <w:rPr>
          <w:i/>
          <w:iCs/>
        </w:rPr>
        <w:t>I had a diet coke at 10 am”,</w:t>
      </w:r>
      <w:r>
        <w:t xml:space="preserve"> the resolution for </w:t>
      </w:r>
      <w:r w:rsidRPr="002A719A">
        <w:rPr>
          <w:i/>
          <w:iCs/>
        </w:rPr>
        <w:t>’10</w:t>
      </w:r>
      <w:r>
        <w:t xml:space="preserve"> </w:t>
      </w:r>
      <w:r w:rsidRPr="002A719A">
        <w:rPr>
          <w:i/>
          <w:iCs/>
        </w:rPr>
        <w:t>am’</w:t>
      </w:r>
      <w:r>
        <w:t xml:space="preserve"> would be ‘</w:t>
      </w:r>
      <w:r w:rsidRPr="002A719A">
        <w:rPr>
          <w:i/>
          <w:iCs/>
        </w:rPr>
        <w:t>breakfast’</w:t>
      </w:r>
      <w:r>
        <w:t>.</w:t>
      </w:r>
      <w:r w:rsidR="00E44290">
        <w:t xml:space="preserve"> Once the drink item has been constructed it is ready to be stored into the database. </w:t>
      </w:r>
    </w:p>
    <w:p w14:paraId="16881CD5" w14:textId="7EC6D8DD" w:rsidR="00C27D59" w:rsidRDefault="00C27D59" w:rsidP="002A4910"/>
    <w:p w14:paraId="2D7A8D0C" w14:textId="5A5B3E0C" w:rsidR="00C27D59" w:rsidRDefault="00C27D59" w:rsidP="00C27D59">
      <w:pPr>
        <w:pStyle w:val="Heading2"/>
        <w:numPr>
          <w:ilvl w:val="2"/>
          <w:numId w:val="2"/>
        </w:numPr>
      </w:pPr>
      <w:r>
        <w:t>Database Integration</w:t>
      </w:r>
    </w:p>
    <w:p w14:paraId="20E465F6" w14:textId="7D568A6D" w:rsidR="00C27D59" w:rsidRDefault="00FE7371" w:rsidP="00C27D59">
      <w:r>
        <w:t xml:space="preserve">A mySQL database was created to store </w:t>
      </w:r>
      <w:r w:rsidR="002172F8">
        <w:t xml:space="preserve">the nutrition information. </w:t>
      </w:r>
      <w:r w:rsidR="002739A2">
        <w:t>As there are three different ways of logging data, drink, food and drink/food, the following</w:t>
      </w:r>
      <w:r w:rsidR="0059168A">
        <w:t xml:space="preserve"> database</w:t>
      </w:r>
      <w:r w:rsidR="002739A2">
        <w:t xml:space="preserve"> tables were created.  </w:t>
      </w:r>
    </w:p>
    <w:p w14:paraId="7C097613" w14:textId="473508B9" w:rsidR="0059168A" w:rsidRDefault="0059168A" w:rsidP="0059168A">
      <w:pPr>
        <w:pStyle w:val="ListParagraph"/>
        <w:numPr>
          <w:ilvl w:val="1"/>
          <w:numId w:val="15"/>
        </w:numPr>
      </w:pPr>
      <w:r>
        <w:t>Users</w:t>
      </w:r>
    </w:p>
    <w:p w14:paraId="6F727D81" w14:textId="0CA69E1B" w:rsidR="0059168A" w:rsidRDefault="0059168A" w:rsidP="0059168A">
      <w:pPr>
        <w:pStyle w:val="ListParagraph"/>
        <w:numPr>
          <w:ilvl w:val="1"/>
          <w:numId w:val="15"/>
        </w:numPr>
      </w:pPr>
      <w:r>
        <w:t>Foods</w:t>
      </w:r>
    </w:p>
    <w:p w14:paraId="6F0C279B" w14:textId="6A3CF6EA" w:rsidR="0059168A" w:rsidRDefault="0059168A" w:rsidP="0059168A">
      <w:pPr>
        <w:pStyle w:val="ListParagraph"/>
        <w:numPr>
          <w:ilvl w:val="1"/>
          <w:numId w:val="15"/>
        </w:numPr>
      </w:pPr>
      <w:r>
        <w:t>Drinks</w:t>
      </w:r>
    </w:p>
    <w:p w14:paraId="3FD96339" w14:textId="0061B75F" w:rsidR="0059168A" w:rsidRDefault="0059168A" w:rsidP="0059168A">
      <w:pPr>
        <w:pStyle w:val="ListParagraph"/>
        <w:numPr>
          <w:ilvl w:val="1"/>
          <w:numId w:val="15"/>
        </w:numPr>
      </w:pPr>
      <w:r>
        <w:t>IntakeEvents</w:t>
      </w:r>
    </w:p>
    <w:p w14:paraId="3FC470C2" w14:textId="27859D75" w:rsidR="0059168A" w:rsidRDefault="0086223E" w:rsidP="0059168A">
      <w:r>
        <w:t xml:space="preserve">These tables enabled to keep drink and food items separate but build a relationship by keeping track on each logging in the intakeEvents table. The </w:t>
      </w:r>
      <w:r w:rsidR="00137F87">
        <w:t>database UML showing the table relations is visible in</w:t>
      </w:r>
      <w:r w:rsidR="000A6B02">
        <w:t xml:space="preserve"> </w:t>
      </w:r>
      <w:r w:rsidR="000A6B02">
        <w:fldChar w:fldCharType="begin"/>
      </w:r>
      <w:r w:rsidR="000A6B02">
        <w:instrText xml:space="preserve"> REF _Ref16082271 \h </w:instrText>
      </w:r>
      <w:r w:rsidR="000A6B02">
        <w:fldChar w:fldCharType="separate"/>
      </w:r>
      <w:r w:rsidR="000A6B02">
        <w:t xml:space="preserve">Figure </w:t>
      </w:r>
      <w:r w:rsidR="000A6B02">
        <w:rPr>
          <w:noProof/>
        </w:rPr>
        <w:t>17</w:t>
      </w:r>
      <w:r w:rsidR="000A6B02">
        <w:t>: Database Schema</w:t>
      </w:r>
      <w:r w:rsidR="000A6B02">
        <w:fldChar w:fldCharType="end"/>
      </w:r>
      <w:r w:rsidR="00137F87">
        <w:t xml:space="preserve">. </w:t>
      </w:r>
      <w:r w:rsidR="002D7653">
        <w:t xml:space="preserve">The </w:t>
      </w:r>
      <w:r w:rsidR="00F1726D">
        <w:t xml:space="preserve">JDBC (Java Database Connectivity) API </w:t>
      </w:r>
      <w:r w:rsidR="002D7653">
        <w:t xml:space="preserve">enables connecting the java servlet to the mySQL database. </w:t>
      </w:r>
      <w:r w:rsidR="00981A68">
        <w:t xml:space="preserve">A database class as created, containing </w:t>
      </w:r>
      <w:r w:rsidR="00334BC4">
        <w:t xml:space="preserve">the methods isolating the database functionality. The database methods are: </w:t>
      </w:r>
    </w:p>
    <w:p w14:paraId="4BF651DE" w14:textId="06794636" w:rsidR="00334BC4" w:rsidRDefault="00334BC4" w:rsidP="00334BC4">
      <w:pPr>
        <w:pStyle w:val="ListParagraph"/>
        <w:numPr>
          <w:ilvl w:val="1"/>
          <w:numId w:val="15"/>
        </w:numPr>
      </w:pPr>
      <w:r w:rsidRPr="00553283">
        <w:rPr>
          <w:i/>
          <w:iCs/>
        </w:rPr>
        <w:t>Connect</w:t>
      </w:r>
      <w:r>
        <w:t xml:space="preserve"> </w:t>
      </w:r>
    </w:p>
    <w:p w14:paraId="75873545" w14:textId="015EF30C" w:rsidR="00334BC4" w:rsidRDefault="00334BC4" w:rsidP="00334BC4">
      <w:pPr>
        <w:pStyle w:val="ListParagraph"/>
        <w:numPr>
          <w:ilvl w:val="2"/>
          <w:numId w:val="15"/>
        </w:numPr>
      </w:pPr>
      <w:r>
        <w:t>Takes a JDBC connection string to establish a connection the database</w:t>
      </w:r>
    </w:p>
    <w:p w14:paraId="329EB8AD" w14:textId="6A4E3BD1" w:rsidR="00334BC4" w:rsidRDefault="00334BC4" w:rsidP="00334BC4">
      <w:pPr>
        <w:pStyle w:val="ListParagraph"/>
        <w:numPr>
          <w:ilvl w:val="1"/>
          <w:numId w:val="15"/>
        </w:numPr>
      </w:pPr>
      <w:r w:rsidRPr="00553283">
        <w:rPr>
          <w:i/>
          <w:iCs/>
        </w:rPr>
        <w:t>Disconnect</w:t>
      </w:r>
    </w:p>
    <w:p w14:paraId="2FCE8BEE" w14:textId="0482D3BC" w:rsidR="00334BC4" w:rsidRDefault="00334BC4" w:rsidP="00334BC4">
      <w:pPr>
        <w:pStyle w:val="ListParagraph"/>
        <w:numPr>
          <w:ilvl w:val="2"/>
          <w:numId w:val="15"/>
        </w:numPr>
      </w:pPr>
      <w:r>
        <w:t>Disconnects the servlet from the database</w:t>
      </w:r>
    </w:p>
    <w:p w14:paraId="2A018B58" w14:textId="5D84ADF9" w:rsidR="00334BC4" w:rsidRDefault="00334BC4" w:rsidP="00334BC4">
      <w:pPr>
        <w:pStyle w:val="ListParagraph"/>
        <w:numPr>
          <w:ilvl w:val="1"/>
          <w:numId w:val="15"/>
        </w:numPr>
      </w:pPr>
      <w:r w:rsidRPr="00553283">
        <w:rPr>
          <w:i/>
          <w:iCs/>
        </w:rPr>
        <w:t>insertFoodItem</w:t>
      </w:r>
    </w:p>
    <w:p w14:paraId="46130B3D" w14:textId="2E207A44" w:rsidR="00334BC4" w:rsidRDefault="00334BC4" w:rsidP="00334BC4">
      <w:pPr>
        <w:pStyle w:val="ListParagraph"/>
        <w:numPr>
          <w:ilvl w:val="2"/>
          <w:numId w:val="15"/>
        </w:numPr>
      </w:pPr>
      <w:r>
        <w:t>Takes a food</w:t>
      </w:r>
      <w:r w:rsidR="00AC34F2">
        <w:t xml:space="preserve"> </w:t>
      </w:r>
      <w:r>
        <w:t>item and build</w:t>
      </w:r>
      <w:r w:rsidR="00AC34F2">
        <w:t>s</w:t>
      </w:r>
      <w:r>
        <w:t xml:space="preserve"> an SQL query to insert the food item</w:t>
      </w:r>
      <w:r w:rsidR="00AC34F2">
        <w:t xml:space="preserve"> data</w:t>
      </w:r>
      <w:r>
        <w:t xml:space="preserve"> to the correct tables.</w:t>
      </w:r>
    </w:p>
    <w:p w14:paraId="781E963F" w14:textId="77777777" w:rsidR="008A5814" w:rsidRDefault="008A5814" w:rsidP="008A5814">
      <w:pPr>
        <w:pStyle w:val="ListParagraph"/>
        <w:numPr>
          <w:ilvl w:val="2"/>
          <w:numId w:val="15"/>
        </w:numPr>
      </w:pPr>
      <w:r>
        <w:t xml:space="preserve">SQL query: </w:t>
      </w:r>
    </w:p>
    <w:p w14:paraId="41501826" w14:textId="5C83C6AC" w:rsidR="008A5814" w:rsidRPr="00074A7E" w:rsidRDefault="008A5814" w:rsidP="005846C2">
      <w:pPr>
        <w:pStyle w:val="ListParagraph"/>
        <w:ind w:left="2160"/>
        <w:rPr>
          <w:i/>
          <w:iCs/>
        </w:rPr>
      </w:pPr>
      <w:r w:rsidRPr="00074A7E">
        <w:rPr>
          <w:i/>
          <w:iCs/>
        </w:rPr>
        <w:lastRenderedPageBreak/>
        <w:t>“INSERT INTO Foods (eventsID, description, amount) VALUE (?, ?, ?);”</w:t>
      </w:r>
    </w:p>
    <w:p w14:paraId="7A8C080D" w14:textId="5B090DD1" w:rsidR="00AC34F2" w:rsidRDefault="00AC34F2" w:rsidP="00AC34F2">
      <w:pPr>
        <w:pStyle w:val="ListParagraph"/>
        <w:numPr>
          <w:ilvl w:val="1"/>
          <w:numId w:val="15"/>
        </w:numPr>
      </w:pPr>
      <w:r w:rsidRPr="00553283">
        <w:rPr>
          <w:i/>
          <w:iCs/>
        </w:rPr>
        <w:t>insertDrinkItem</w:t>
      </w:r>
    </w:p>
    <w:p w14:paraId="0563F301" w14:textId="02640B06" w:rsidR="00AC34F2" w:rsidRDefault="00AC34F2" w:rsidP="00AC34F2">
      <w:pPr>
        <w:pStyle w:val="ListParagraph"/>
        <w:numPr>
          <w:ilvl w:val="2"/>
          <w:numId w:val="15"/>
        </w:numPr>
      </w:pPr>
      <w:r>
        <w:t>Takes a drink item and builds and SQL query to insert the drink item data to the correct tables.</w:t>
      </w:r>
    </w:p>
    <w:p w14:paraId="53079788" w14:textId="1F2D8CE7" w:rsidR="008A5814" w:rsidRDefault="008A5814" w:rsidP="00AC34F2">
      <w:pPr>
        <w:pStyle w:val="ListParagraph"/>
        <w:numPr>
          <w:ilvl w:val="2"/>
          <w:numId w:val="15"/>
        </w:numPr>
      </w:pPr>
      <w:r>
        <w:t xml:space="preserve">SQL Query: </w:t>
      </w:r>
    </w:p>
    <w:p w14:paraId="31833EB4" w14:textId="3B9F382E" w:rsidR="00CD1EC2" w:rsidRPr="00074A7E" w:rsidRDefault="00CD1EC2" w:rsidP="00CD1EC2">
      <w:pPr>
        <w:ind w:left="1440" w:firstLine="720"/>
        <w:rPr>
          <w:i/>
          <w:iCs/>
        </w:rPr>
      </w:pPr>
      <w:r w:rsidRPr="00074A7E">
        <w:rPr>
          <w:i/>
          <w:iCs/>
        </w:rPr>
        <w:t xml:space="preserve">“INSERT INTO </w:t>
      </w:r>
      <w:r w:rsidRPr="00074A7E">
        <w:rPr>
          <w:i/>
          <w:iCs/>
        </w:rPr>
        <w:t>Drinks</w:t>
      </w:r>
      <w:r w:rsidRPr="00074A7E">
        <w:rPr>
          <w:i/>
          <w:iCs/>
        </w:rPr>
        <w:t xml:space="preserve"> (eventsID, description, amount) VALUE (?, ?, ?);”</w:t>
      </w:r>
    </w:p>
    <w:p w14:paraId="5E799998" w14:textId="2AE462BE" w:rsidR="00EE7D88" w:rsidRDefault="00EE7D88" w:rsidP="00EE7D88">
      <w:pPr>
        <w:pStyle w:val="ListParagraph"/>
        <w:numPr>
          <w:ilvl w:val="1"/>
          <w:numId w:val="15"/>
        </w:numPr>
      </w:pPr>
      <w:r w:rsidRPr="00553283">
        <w:rPr>
          <w:i/>
          <w:iCs/>
        </w:rPr>
        <w:t>updateIntakeEvents</w:t>
      </w:r>
    </w:p>
    <w:p w14:paraId="16ACD32A" w14:textId="408C7EE1" w:rsidR="00EE7D88" w:rsidRDefault="00EE7D88" w:rsidP="00EE7D88">
      <w:pPr>
        <w:pStyle w:val="ListParagraph"/>
        <w:numPr>
          <w:ilvl w:val="2"/>
          <w:numId w:val="15"/>
        </w:numPr>
      </w:pPr>
      <w:r>
        <w:t>Updates the intake event table with the user ID, timestamp and whether a drink, a food item or both were logged.</w:t>
      </w:r>
    </w:p>
    <w:p w14:paraId="68EC4AFD" w14:textId="041A9C21" w:rsidR="001545C1" w:rsidRDefault="001545C1" w:rsidP="00EE7D88">
      <w:pPr>
        <w:pStyle w:val="ListParagraph"/>
        <w:numPr>
          <w:ilvl w:val="2"/>
          <w:numId w:val="15"/>
        </w:numPr>
      </w:pPr>
      <w:r>
        <w:t xml:space="preserve">SQL Query: </w:t>
      </w:r>
    </w:p>
    <w:p w14:paraId="0BE4487A" w14:textId="5B02B59A" w:rsidR="001545C1" w:rsidRPr="00074A7E" w:rsidRDefault="001545C1" w:rsidP="00533ED3">
      <w:pPr>
        <w:pStyle w:val="ListParagraph"/>
        <w:ind w:left="2160"/>
        <w:rPr>
          <w:i/>
          <w:iCs/>
        </w:rPr>
      </w:pPr>
      <w:r w:rsidRPr="00074A7E">
        <w:rPr>
          <w:i/>
          <w:iCs/>
        </w:rPr>
        <w:t>“INSERT INTO IntakeEvents (id, loggedBy, mealType, loggedAt) VALUES (?, ?, ?, ?);”</w:t>
      </w:r>
    </w:p>
    <w:p w14:paraId="7D1DC271" w14:textId="0CA331C2" w:rsidR="00F74197" w:rsidRDefault="00F74197" w:rsidP="00F74197">
      <w:pPr>
        <w:pStyle w:val="ListParagraph"/>
        <w:numPr>
          <w:ilvl w:val="1"/>
          <w:numId w:val="15"/>
        </w:numPr>
      </w:pPr>
      <w:r w:rsidRPr="00553283">
        <w:rPr>
          <w:i/>
          <w:iCs/>
        </w:rPr>
        <w:t>updateUsers</w:t>
      </w:r>
    </w:p>
    <w:p w14:paraId="6BB89460" w14:textId="0C497B69" w:rsidR="00F74197" w:rsidRDefault="00F74197" w:rsidP="00F74197">
      <w:pPr>
        <w:pStyle w:val="ListParagraph"/>
        <w:numPr>
          <w:ilvl w:val="2"/>
          <w:numId w:val="15"/>
        </w:numPr>
      </w:pPr>
      <w:r>
        <w:t>First executes a query to check whether the current user ID already exists.</w:t>
      </w:r>
    </w:p>
    <w:p w14:paraId="3EFD7655" w14:textId="122E50DF" w:rsidR="00533ED3" w:rsidRDefault="00F74197" w:rsidP="00533ED3">
      <w:pPr>
        <w:pStyle w:val="ListParagraph"/>
        <w:numPr>
          <w:ilvl w:val="2"/>
          <w:numId w:val="15"/>
        </w:numPr>
      </w:pPr>
      <w:r>
        <w:t xml:space="preserve">In case of a new user, the user ID is added to this table. </w:t>
      </w:r>
    </w:p>
    <w:p w14:paraId="15E1311D" w14:textId="09E9D240" w:rsidR="00533ED3" w:rsidRDefault="00533ED3" w:rsidP="00533ED3">
      <w:pPr>
        <w:pStyle w:val="ListParagraph"/>
        <w:numPr>
          <w:ilvl w:val="2"/>
          <w:numId w:val="15"/>
        </w:numPr>
      </w:pPr>
      <w:r>
        <w:t xml:space="preserve">SQL Query 1: </w:t>
      </w:r>
    </w:p>
    <w:p w14:paraId="6A339E50" w14:textId="3C9AB4B3" w:rsidR="00533ED3" w:rsidRPr="00074A7E" w:rsidRDefault="00533ED3" w:rsidP="00553283">
      <w:pPr>
        <w:pStyle w:val="ListParagraph"/>
        <w:ind w:left="2160"/>
        <w:rPr>
          <w:i/>
          <w:iCs/>
        </w:rPr>
      </w:pPr>
      <w:r w:rsidRPr="00074A7E">
        <w:rPr>
          <w:i/>
          <w:iCs/>
        </w:rPr>
        <w:t>“SELECT * FROM Users WHERE userID = ?”</w:t>
      </w:r>
    </w:p>
    <w:p w14:paraId="1613063B" w14:textId="07E82DEA" w:rsidR="00553283" w:rsidRDefault="00126532" w:rsidP="00553283">
      <w:pPr>
        <w:pStyle w:val="ListParagraph"/>
        <w:ind w:left="2160"/>
      </w:pPr>
      <w:r>
        <w:t>This query returns an empty result set if the user ID does not exist yet. The result set size determines whether the following SQL query is executed.</w:t>
      </w:r>
    </w:p>
    <w:p w14:paraId="71363143" w14:textId="5559FF36" w:rsidR="00126532" w:rsidRDefault="00126532" w:rsidP="00126532">
      <w:pPr>
        <w:pStyle w:val="ListParagraph"/>
        <w:numPr>
          <w:ilvl w:val="2"/>
          <w:numId w:val="15"/>
        </w:numPr>
      </w:pPr>
      <w:r>
        <w:t>SQL Query 2:</w:t>
      </w:r>
    </w:p>
    <w:p w14:paraId="7D191CF7" w14:textId="6C25DD98" w:rsidR="000A6B02" w:rsidRPr="00074A7E" w:rsidRDefault="00126532" w:rsidP="00522545">
      <w:pPr>
        <w:pStyle w:val="ListParagraph"/>
        <w:ind w:left="2160"/>
        <w:rPr>
          <w:i/>
          <w:iCs/>
        </w:rPr>
      </w:pPr>
      <w:r w:rsidRPr="00074A7E">
        <w:rPr>
          <w:i/>
          <w:iCs/>
        </w:rPr>
        <w:t>“INSERT INTO Users (userID) VALUES (?);</w:t>
      </w:r>
      <w:r w:rsidR="00C24CC1" w:rsidRPr="00074A7E">
        <w:rPr>
          <w:i/>
          <w:iCs/>
        </w:rPr>
        <w:t>”</w:t>
      </w:r>
    </w:p>
    <w:p w14:paraId="6252FE5B" w14:textId="38772F80" w:rsidR="00F62832" w:rsidRDefault="000A6B02" w:rsidP="002A4910">
      <w:r>
        <w:rPr>
          <w:rFonts w:ascii="Calibri" w:hAnsi="Calibri" w:cs="Calibri"/>
          <w:noProof/>
          <w:sz w:val="22"/>
          <w:szCs w:val="22"/>
          <w:lang w:val="en-GB"/>
        </w:rPr>
        <mc:AlternateContent>
          <mc:Choice Requires="wpg">
            <w:drawing>
              <wp:anchor distT="0" distB="0" distL="114300" distR="114300" simplePos="0" relativeHeight="251702272" behindDoc="0" locked="0" layoutInCell="1" allowOverlap="1" wp14:anchorId="4F661711" wp14:editId="73809AD3">
                <wp:simplePos x="0" y="0"/>
                <wp:positionH relativeFrom="column">
                  <wp:posOffset>0</wp:posOffset>
                </wp:positionH>
                <wp:positionV relativeFrom="paragraph">
                  <wp:posOffset>0</wp:posOffset>
                </wp:positionV>
                <wp:extent cx="5727700" cy="376809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5727700" cy="3768090"/>
                          <a:chOff x="0" y="0"/>
                          <a:chExt cx="5727700" cy="3768090"/>
                        </a:xfrm>
                      </wpg:grpSpPr>
                      <pic:pic xmlns:pic="http://schemas.openxmlformats.org/drawingml/2006/picture">
                        <pic:nvPicPr>
                          <pic:cNvPr id="45" name="Picture 45" descr="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3444240"/>
                          </a:xfrm>
                          <a:prstGeom prst="rect">
                            <a:avLst/>
                          </a:prstGeom>
                          <a:noFill/>
                          <a:ln>
                            <a:noFill/>
                          </a:ln>
                        </pic:spPr>
                      </pic:pic>
                      <wps:wsp>
                        <wps:cNvPr id="46" name="Text Box 46"/>
                        <wps:cNvSpPr txBox="1"/>
                        <wps:spPr>
                          <a:xfrm>
                            <a:off x="0" y="3501390"/>
                            <a:ext cx="5727700" cy="266700"/>
                          </a:xfrm>
                          <a:prstGeom prst="rect">
                            <a:avLst/>
                          </a:prstGeom>
                          <a:solidFill>
                            <a:prstClr val="white"/>
                          </a:solidFill>
                          <a:ln>
                            <a:noFill/>
                          </a:ln>
                        </wps:spPr>
                        <wps:txbx>
                          <w:txbxContent>
                            <w:p w14:paraId="46FDD84A" w14:textId="155C5D89" w:rsidR="000A6B02" w:rsidRPr="00512515" w:rsidRDefault="000A6B02" w:rsidP="000A6B02">
                              <w:pPr>
                                <w:pStyle w:val="Caption"/>
                                <w:rPr>
                                  <w:rFonts w:ascii="Calibri" w:hAnsi="Calibri" w:cs="Calibri"/>
                                  <w:sz w:val="22"/>
                                  <w:szCs w:val="22"/>
                                  <w:lang w:val="en-GB"/>
                                </w:rPr>
                              </w:pPr>
                              <w:bookmarkStart w:id="35" w:name="_Ref16082271"/>
                              <w:r>
                                <w:t xml:space="preserve">Figure </w:t>
                              </w:r>
                              <w:r>
                                <w:fldChar w:fldCharType="begin"/>
                              </w:r>
                              <w:r>
                                <w:instrText xml:space="preserve"> SEQ Figure \* ARABIC </w:instrText>
                              </w:r>
                              <w:r>
                                <w:fldChar w:fldCharType="separate"/>
                              </w:r>
                              <w:r w:rsidR="00D31F11">
                                <w:rPr>
                                  <w:noProof/>
                                </w:rPr>
                                <w:t>17</w:t>
                              </w:r>
                              <w:r>
                                <w:fldChar w:fldCharType="end"/>
                              </w:r>
                              <w:r>
                                <w:t>: Database Schema</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61711" id="Group 47" o:spid="_x0000_s1068" style="position:absolute;margin-left:0;margin-top:0;width:451pt;height:296.7pt;z-index:251702272" coordsize="57277,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">
                <v:shape id="Picture 45" o:spid="_x0000_s1069" type="#_x0000_t75" alt="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style="position:absolute;width:57277;height:344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">
                  <v:imagedata r:id="rId43" o:title="Users &#10;id &#10;IntakeEvent &#10;id &#10;loggedBy &#10;mealType &#10;loggedAt &#10;If I want all the food for one person I'd use this query &#10;SELECT Foods.description, IntakeEvent.IoggedAt &#10;FROM Foods JOIN IntakeEvent &#10;ON Foods.eventlD IntakeEvent.id &#10;WHERE IntakeEvent"/>
                </v:shape>
                <v:shape id="Text Box 46" o:spid="_x0000_s1070" type="#_x0000_t202" style="position:absolute;top:350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46FDD84A" w14:textId="155C5D89" w:rsidR="000A6B02" w:rsidRPr="00512515" w:rsidRDefault="000A6B02" w:rsidP="000A6B02">
                        <w:pPr>
                          <w:pStyle w:val="Caption"/>
                          <w:rPr>
                            <w:rFonts w:ascii="Calibri" w:hAnsi="Calibri" w:cs="Calibri"/>
                            <w:sz w:val="22"/>
                            <w:szCs w:val="22"/>
                            <w:lang w:val="en-GB"/>
                          </w:rPr>
                        </w:pPr>
                        <w:bookmarkStart w:id="36" w:name="_Ref16082271"/>
                        <w:r>
                          <w:t xml:space="preserve">Figure </w:t>
                        </w:r>
                        <w:r>
                          <w:fldChar w:fldCharType="begin"/>
                        </w:r>
                        <w:r>
                          <w:instrText xml:space="preserve"> SEQ Figure \* ARABIC </w:instrText>
                        </w:r>
                        <w:r>
                          <w:fldChar w:fldCharType="separate"/>
                        </w:r>
                        <w:r w:rsidR="00D31F11">
                          <w:rPr>
                            <w:noProof/>
                          </w:rPr>
                          <w:t>17</w:t>
                        </w:r>
                        <w:r>
                          <w:fldChar w:fldCharType="end"/>
                        </w:r>
                        <w:r>
                          <w:t>: Database Schema</w:t>
                        </w:r>
                        <w:bookmarkEnd w:id="36"/>
                      </w:p>
                    </w:txbxContent>
                  </v:textbox>
                </v:shape>
                <w10:wrap type="square"/>
              </v:group>
            </w:pict>
          </mc:Fallback>
        </mc:AlternateContent>
      </w:r>
      <w:r>
        <w:rPr>
          <w:rFonts w:ascii="Calibri" w:hAnsi="Calibri" w:cs="Calibri"/>
          <w:sz w:val="22"/>
          <w:szCs w:val="22"/>
          <w:lang w:val="en-GB"/>
        </w:rPr>
        <w:fldChar w:fldCharType="begin"/>
      </w:r>
      <w:r>
        <w:rPr>
          <w:rFonts w:ascii="Calibri" w:hAnsi="Calibri" w:cs="Calibri"/>
          <w:sz w:val="22"/>
          <w:szCs w:val="22"/>
          <w:lang w:val="en-GB"/>
        </w:rPr>
        <w:instrText xml:space="preserve"> INCLUDEPICTURE "/var/folders/s9/z74_08hx6n19ynrxyvsww9kh0000gn/T/com.microsoft.Word/WebArchiveCopyPasteTempFiles/cidE72C75EC-AF55-9B40-9370-49D7FA903FE2.png" \* MERGEFORMATINET </w:instrText>
      </w:r>
      <w:r>
        <w:rPr>
          <w:rFonts w:ascii="Calibri" w:hAnsi="Calibri" w:cs="Calibri"/>
          <w:sz w:val="22"/>
          <w:szCs w:val="22"/>
          <w:lang w:val="en-GB"/>
        </w:rPr>
        <w:fldChar w:fldCharType="separate"/>
      </w:r>
      <w:r>
        <w:rPr>
          <w:rFonts w:ascii="Calibri" w:hAnsi="Calibri" w:cs="Calibri"/>
          <w:sz w:val="22"/>
          <w:szCs w:val="22"/>
          <w:lang w:val="en-GB"/>
        </w:rPr>
        <w:fldChar w:fldCharType="end"/>
      </w:r>
    </w:p>
    <w:p w14:paraId="5DB4B9EA" w14:textId="241158C0" w:rsidR="00F62832" w:rsidRDefault="00A15DBF" w:rsidP="002A4910">
      <w:r>
        <w:t xml:space="preserve">The database schema was split up into the four tables as shown in </w:t>
      </w:r>
      <w:r>
        <w:fldChar w:fldCharType="begin"/>
      </w:r>
      <w:r>
        <w:instrText xml:space="preserve"> REF _Ref16082271 \h </w:instrText>
      </w:r>
      <w:r>
        <w:fldChar w:fldCharType="separate"/>
      </w:r>
      <w:r>
        <w:t xml:space="preserve">Figure </w:t>
      </w:r>
      <w:r>
        <w:rPr>
          <w:noProof/>
        </w:rPr>
        <w:t>17</w:t>
      </w:r>
      <w:r>
        <w:t>: Database Schema</w:t>
      </w:r>
      <w:r>
        <w:fldChar w:fldCharType="end"/>
      </w:r>
      <w:r>
        <w:t xml:space="preserve">, to ensure clear visibility over. It was decided to have an IntakeEvent event table, which exclusively provides information of </w:t>
      </w:r>
      <w:r w:rsidR="00F51D84">
        <w:t>which user</w:t>
      </w:r>
      <w:r>
        <w:t xml:space="preserve"> logged what meal type when.</w:t>
      </w:r>
      <w:r w:rsidR="0071743E">
        <w:t xml:space="preserve"> In case </w:t>
      </w:r>
      <w:r w:rsidR="0071743E">
        <w:lastRenderedPageBreak/>
        <w:t xml:space="preserve">further information if required regarding the intake event, the food and drink tables include an event ID, which are tied to the intake event table. </w:t>
      </w:r>
      <w:r w:rsidR="00390EAA">
        <w:t xml:space="preserve">Another SQL query can be executed to pull out the desired event information. </w:t>
      </w:r>
      <w:r w:rsidR="00264A4E">
        <w:t xml:space="preserve">It should be mentioned that every SQL query must be executed separately. This means that every time a user logs an intake </w:t>
      </w:r>
      <w:r w:rsidR="00132C53">
        <w:t xml:space="preserve">a new database connection is </w:t>
      </w:r>
      <w:r w:rsidR="00E473EB">
        <w:t>established,</w:t>
      </w:r>
      <w:r w:rsidR="00132C53">
        <w:t xml:space="preserve"> and the required queries are executed. </w:t>
      </w:r>
      <w:r w:rsidR="00E473EB">
        <w:t xml:space="preserve">Thus, multiple users in different locations may establish a connection to the database at the same time. However, to ensure not to overload the database and keep connections open for an </w:t>
      </w:r>
      <w:r w:rsidR="0063768B">
        <w:t>unnecessary</w:t>
      </w:r>
      <w:r w:rsidR="00E473EB">
        <w:t xml:space="preserve"> amount of time, each connection is closed one the current intake event has been logged.  </w:t>
      </w:r>
    </w:p>
    <w:p w14:paraId="4886939E" w14:textId="6DD9F461" w:rsidR="00EE49D1" w:rsidRDefault="00EE49D1" w:rsidP="002A4910"/>
    <w:p w14:paraId="5D81213A" w14:textId="5660E0F3" w:rsidR="00EE49D1" w:rsidRDefault="00EE49D1" w:rsidP="00EE49D1">
      <w:pPr>
        <w:pStyle w:val="Heading2"/>
        <w:numPr>
          <w:ilvl w:val="2"/>
          <w:numId w:val="2"/>
        </w:numPr>
      </w:pPr>
      <w:r>
        <w:t>Database Tomcat Integration</w:t>
      </w:r>
    </w:p>
    <w:p w14:paraId="5E0C74CC" w14:textId="4FF6998E" w:rsidR="00D96E16" w:rsidRDefault="00EE49D1" w:rsidP="00D96E16">
      <w:r>
        <w:t xml:space="preserve">As the final java application is run on a Tomcat server, the database needs to be integrated with such. </w:t>
      </w:r>
      <w:r w:rsidR="00512E5E">
        <w:t xml:space="preserve">There are several steps required to prepare Tomcat to connect a database. </w:t>
      </w:r>
    </w:p>
    <w:p w14:paraId="426DAC62" w14:textId="59066598" w:rsidR="00D96E16" w:rsidRDefault="00D96E16" w:rsidP="00D96E16">
      <w:pPr>
        <w:pStyle w:val="ListParagraph"/>
        <w:numPr>
          <w:ilvl w:val="1"/>
          <w:numId w:val="15"/>
        </w:numPr>
      </w:pPr>
      <w:r>
        <w:t>JDBC Driver</w:t>
      </w:r>
    </w:p>
    <w:p w14:paraId="65744D2F" w14:textId="41BA04B7" w:rsidR="00D96E16" w:rsidRDefault="00D96E16" w:rsidP="00D96E16">
      <w:r>
        <w:t>The Java Datab</w:t>
      </w:r>
      <w:r w:rsidR="00E342A5">
        <w:t>a</w:t>
      </w:r>
      <w:r>
        <w:t xml:space="preserve">se Connectivity driver is available for download as an executable java (.jar) file. </w:t>
      </w:r>
      <w:r w:rsidR="00EA6885">
        <w:t>This .jar file needs to be imported into the Tomcat library director</w:t>
      </w:r>
      <w:r w:rsidR="0090618B">
        <w:t>y.</w:t>
      </w:r>
    </w:p>
    <w:p w14:paraId="1853CA0F" w14:textId="165EAF2F" w:rsidR="00527EB5" w:rsidRDefault="00527EB5" w:rsidP="00527EB5">
      <w:pPr>
        <w:pStyle w:val="ListParagraph"/>
        <w:numPr>
          <w:ilvl w:val="1"/>
          <w:numId w:val="15"/>
        </w:numPr>
      </w:pPr>
      <w:r>
        <w:t>Change Tomcat Configuration</w:t>
      </w:r>
    </w:p>
    <w:p w14:paraId="7B608F6F" w14:textId="0C3DEBDD" w:rsidR="00F62832" w:rsidRDefault="00527EB5" w:rsidP="002A4910">
      <w:r>
        <w:t xml:space="preserve">To ensure the server includes the database connectivity, </w:t>
      </w:r>
      <w:r w:rsidR="004567C5">
        <w:t>a context tab needs to be added to the server configuration file</w:t>
      </w:r>
      <w:r w:rsidR="00560348">
        <w:t>, as shown</w:t>
      </w:r>
      <w:r w:rsidR="00D31F11">
        <w:t xml:space="preserve"> in </w:t>
      </w:r>
      <w:r w:rsidR="00D31F11">
        <w:fldChar w:fldCharType="begin"/>
      </w:r>
      <w:r w:rsidR="00D31F11">
        <w:instrText xml:space="preserve"> REF _Ref16243798 \h </w:instrText>
      </w:r>
      <w:r w:rsidR="00D31F11">
        <w:fldChar w:fldCharType="separate"/>
      </w:r>
      <w:r w:rsidR="00D31F11">
        <w:t xml:space="preserve">Figure </w:t>
      </w:r>
      <w:r w:rsidR="00D31F11">
        <w:rPr>
          <w:noProof/>
        </w:rPr>
        <w:t>18</w:t>
      </w:r>
      <w:r w:rsidR="00D31F11">
        <w:t>: Database Tomcat Configuration Context</w:t>
      </w:r>
      <w:r w:rsidR="00D31F11">
        <w:fldChar w:fldCharType="end"/>
      </w:r>
      <w:r w:rsidR="00D31F11">
        <w:t>.</w:t>
      </w:r>
      <w:r>
        <w:t xml:space="preserve"> </w:t>
      </w:r>
    </w:p>
    <w:p w14:paraId="3265DAF7" w14:textId="3B497402" w:rsidR="00F62832" w:rsidRDefault="00D31F11" w:rsidP="002A4910">
      <w:r>
        <w:rPr>
          <w:noProof/>
        </w:rPr>
        <mc:AlternateContent>
          <mc:Choice Requires="wpg">
            <w:drawing>
              <wp:anchor distT="0" distB="0" distL="114300" distR="114300" simplePos="0" relativeHeight="251706368" behindDoc="0" locked="0" layoutInCell="1" allowOverlap="1" wp14:anchorId="1C1EEC74" wp14:editId="3ADD97C2">
                <wp:simplePos x="0" y="0"/>
                <wp:positionH relativeFrom="column">
                  <wp:posOffset>0</wp:posOffset>
                </wp:positionH>
                <wp:positionV relativeFrom="paragraph">
                  <wp:posOffset>83144</wp:posOffset>
                </wp:positionV>
                <wp:extent cx="2635250" cy="2990215"/>
                <wp:effectExtent l="0" t="0" r="6350" b="0"/>
                <wp:wrapSquare wrapText="bothSides"/>
                <wp:docPr id="50" name="Group 50"/>
                <wp:cNvGraphicFramePr/>
                <a:graphic xmlns:a="http://schemas.openxmlformats.org/drawingml/2006/main">
                  <a:graphicData uri="http://schemas.microsoft.com/office/word/2010/wordprocessingGroup">
                    <wpg:wgp>
                      <wpg:cNvGrpSpPr/>
                      <wpg:grpSpPr>
                        <a:xfrm>
                          <a:off x="0" y="0"/>
                          <a:ext cx="2635250" cy="2990215"/>
                          <a:chOff x="0" y="0"/>
                          <a:chExt cx="2635250" cy="2990215"/>
                        </a:xfrm>
                      </wpg:grpSpPr>
                      <pic:pic xmlns:pic="http://schemas.openxmlformats.org/drawingml/2006/picture">
                        <pic:nvPicPr>
                          <pic:cNvPr id="48" name="Picture 48" descr="A screenshot of text&#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635250" cy="2665095"/>
                          </a:xfrm>
                          <a:prstGeom prst="rect">
                            <a:avLst/>
                          </a:prstGeom>
                        </pic:spPr>
                      </pic:pic>
                      <wps:wsp>
                        <wps:cNvPr id="49" name="Text Box 49"/>
                        <wps:cNvSpPr txBox="1"/>
                        <wps:spPr>
                          <a:xfrm>
                            <a:off x="0" y="2723515"/>
                            <a:ext cx="2635250" cy="266700"/>
                          </a:xfrm>
                          <a:prstGeom prst="rect">
                            <a:avLst/>
                          </a:prstGeom>
                          <a:solidFill>
                            <a:prstClr val="white"/>
                          </a:solidFill>
                          <a:ln>
                            <a:noFill/>
                          </a:ln>
                        </wps:spPr>
                        <wps:txbx>
                          <w:txbxContent>
                            <w:p w14:paraId="2F76B577" w14:textId="2357F567" w:rsidR="00D31F11" w:rsidRPr="00DD697F" w:rsidRDefault="00D31F11" w:rsidP="00D31F11">
                              <w:pPr>
                                <w:pStyle w:val="Caption"/>
                              </w:pPr>
                              <w:bookmarkStart w:id="37" w:name="_Ref16243798"/>
                              <w:r>
                                <w:t xml:space="preserve">Figure </w:t>
                              </w:r>
                              <w:r>
                                <w:fldChar w:fldCharType="begin"/>
                              </w:r>
                              <w:r>
                                <w:instrText xml:space="preserve"> SEQ Figure \* ARABIC </w:instrText>
                              </w:r>
                              <w:r>
                                <w:fldChar w:fldCharType="separate"/>
                              </w:r>
                              <w:r>
                                <w:rPr>
                                  <w:noProof/>
                                </w:rPr>
                                <w:t>18</w:t>
                              </w:r>
                              <w:r>
                                <w:fldChar w:fldCharType="end"/>
                              </w:r>
                              <w:r>
                                <w:t>: Database Tomcat Configuration Context</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1EEC74" id="Group 50" o:spid="_x0000_s1071" style="position:absolute;margin-left:0;margin-top:6.55pt;width:207.5pt;height:235.45pt;z-index:251706368" coordsize="26352,299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1BZ/6FVXf+hVV3/jU5W/zYxOP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4Wp0/+Rrdf/ja3X/5Gt1/+Rrdf/QZG7/MS82/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4Wp0/9VmcP8oLDP/UDlB/8pibP/ka3X/qFdg/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LjU4/2+OZv91lmr/k79//5K9f/8oLDP/KCwz/ygsM/8oLDP/&#13;&#10;KCwz/ygsM/8oLDP/KCwz/ygsM/8oLDP/KCwz/ygsM/8oLDP/KCwz/ygsM/8oLDP/KCwz/ygsM/8o&#13;&#10;LDP/KCwz/ygsM/8oLDP/KCwz/ygsM/8oLDP/KCwz/ygsM/8oLDP/Mzs7/22LZP9OYE7/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YblX/fKBv/5XBgf+MtXr/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OkVA/5XBgf+VwYH/jLV6/1ty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EqnX/&#13;&#10;lMGA/4y2e/88R0H/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0PTz/kLt9/4Clcv8oLDP/bIpk&#13;&#10;/5C7ff9geVv/KCwz/ygsM/8oLDP/KCwz/ygsM/+IsHj/hq12/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6R7Xf/TmW3/NzU4/ygsM/8o&#13;&#10;LDP/KCwz/ygsM/8oLDP/KCwz/ygsM/8oLDP/KCwz/ygsM/8oLDP/KCwz/ygsM/8oLDP/KCwz/ygs&#13;&#10;M/8oLDP/KCwz/ygsM/8oLDP/KCwz/ygsM/8oLDP/KCwz/ygsM/8oLDP/KCwz/ygsM/8oLDP/KCwz&#13;&#10;/ygsM/8oLDP/KCwz/ygsM/8oLDP/KCwz/ygsM/85Qz//lcKB/4y2e/8oLDP/eZxt/5XCgf9simT/&#13;&#10;KCwz/ygsM/8oLDP/KCwz/ygsM/+OuXz/jLZ7/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6Z8Xv/TmW3/OTc5/ygsM/8oLDP/KCwz/ygs&#13;&#10;M/8oLDP/KCwz/ygsM/8oLDP/KCwz/ygsM/8oLDP/KCwz/ygsM/8oLDP/KCwz/ygsM/8oLDP/KCwz&#13;&#10;/ygsM/8oLDP/KCwz/ygsM/8oLDP/KCwz/ygsM/8oLDP/KCwz/ygsM/8oLDP/KCwz/ygsM/8oLDP/&#13;&#10;KCwz/ygsM/8oLDP/KCwz/ygsM/85Qz//lcKB/4y2e/8oLDP/eZxt/5XCgf9sim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oXlc&#13;&#10;/8yVa/8oLDP/KCwz/ygsM/8oLDP/KCwz/ygsM/8oLDP/KCwz/ygsM/8oLDP/YHpb/5C7ff9simT/&#13;&#10;KCwz/4Cmcv+Qu33/Mzs7/ygsM/8oLDP/iLB4/4y2e/8oLDP/S1xM/5C7ff95m23/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sYNh/9OZbf8oLDP/&#13;&#10;KCwz/ygsM/8oLDP/KCwz/ygsM/8oLDP/KCwz/ygsM/8oLDP/bIpk/5XCgf95m23/KCwz/4y2e/+V&#13;&#10;woH/N0E+/ygsM/8oLDP/kr5//5TBgP8oLDP/VGlT/5XCgf+FrHb/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sYNh/9OZbf8oLDP/KCwz/ygsM/8o&#13;&#10;LDP/KCwz/ygsM/8oLDP/KCwz/ygsM/8oLDP/bIpk/5XCgf95m23/KCwz/4y2e/+VwoH/N0E+/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&#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7ODr/05lt/6d9Xv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5Nzn/0plt/6B5XP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9l&#13;&#10;gF//hq12/5XCgf94mmz/KCwz/ygsM/8oLDP/KCwz/ygsM/8oLDP/KCwz/ygsM/8oLDP/KCwz/ygs&#13;&#10;M/8oLDP/KCwz/ygsM/8oLDP/KCwz/ygsM/9QY1D/lcKB/2yKZP8oLDP/KCwz/ygsM/8oLDP/KCwz&#13;&#10;/ygsM/8oLDP/KCwz/ygsM/8oLDP/KCwz/ygsM/8oLDP/KCwz/ygsM/8oLDP/KCwz/ygsM/9Yblb/&#13;&#10;b45m/4Wsdf+VwoH/a4hj/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RvH7/lMCA/4Sq&#13;&#10;df8oLDP/KCwz/ygsM/8oLDP/KCwz/ygsM/8oLDP/KCwz/ygsM/8oLDP/KCwz/ygsM/8oLDP/KCwz&#13;&#10;/ygsM/8oLDP/KCwz/ygsM/9OYE7/lcGB/2mFYf8oLDP/KCwz/ygsM/8oLDP/KCwz/ygsM/8oLDP/&#13;&#10;KCwz/ygsM/8oLDP/KCwz/ygsM/8oLDP/KCwz/ygsM/8oLDP/KCwz/ygsM/+DqXT/lcGB/5O/f/98&#13;&#10;oG//MDc5/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&#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9JWUv/bYtk/zlDP/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13;&#10;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yeIL/aG13/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">
                <v:shape id="Picture 48" o:spid="_x0000_s1072" type="#_x0000_t75" alt="A screenshot of text&#10;&#10;Description automatically generated" style="position:absolute;width:26352;height:26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">
                  <v:imagedata r:id="rId45" o:title="A screenshot of text&#10;&#10;Description automatically generated"/>
                </v:shape>
                <v:shape id="Text Box 49" o:spid="_x0000_s1073" type="#_x0000_t202" style="position:absolute;top:27235;width:2635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" stroked="f">
                  <v:textbox style="mso-fit-shape-to-text:t" inset="0,0,0,0">
                    <w:txbxContent>
                      <w:p w14:paraId="2F76B577" w14:textId="2357F567" w:rsidR="00D31F11" w:rsidRPr="00DD697F" w:rsidRDefault="00D31F11" w:rsidP="00D31F11">
                        <w:pPr>
                          <w:pStyle w:val="Caption"/>
                        </w:pPr>
                        <w:bookmarkStart w:id="38" w:name="_Ref16243798"/>
                        <w:r>
                          <w:t xml:space="preserve">Figure </w:t>
                        </w:r>
                        <w:r>
                          <w:fldChar w:fldCharType="begin"/>
                        </w:r>
                        <w:r>
                          <w:instrText xml:space="preserve"> SEQ Figure \* ARABIC </w:instrText>
                        </w:r>
                        <w:r>
                          <w:fldChar w:fldCharType="separate"/>
                        </w:r>
                        <w:r>
                          <w:rPr>
                            <w:noProof/>
                          </w:rPr>
                          <w:t>18</w:t>
                        </w:r>
                        <w:r>
                          <w:fldChar w:fldCharType="end"/>
                        </w:r>
                        <w:r>
                          <w:t>: Database Tomcat Configuration Context</w:t>
                        </w:r>
                        <w:bookmarkEnd w:id="38"/>
                      </w:p>
                    </w:txbxContent>
                  </v:textbox>
                </v:shape>
                <w10:wrap type="square"/>
              </v:group>
            </w:pict>
          </mc:Fallback>
        </mc:AlternateContent>
      </w:r>
      <w:r w:rsidR="00A97924">
        <w:t xml:space="preserve">The context resource gives the server database connection information such as its username, password and connection url. </w:t>
      </w:r>
      <w:bookmarkStart w:id="39" w:name="_GoBack"/>
      <w:bookmarkEnd w:id="39"/>
    </w:p>
    <w:p w14:paraId="4C0C4A01" w14:textId="249B2ABC" w:rsidR="00D31F11" w:rsidRDefault="00D31F11" w:rsidP="002A4910"/>
    <w:p w14:paraId="59554ABC" w14:textId="18C41291" w:rsidR="00D31F11" w:rsidRDefault="00D31F11" w:rsidP="002A4910"/>
    <w:p w14:paraId="4888B8CB" w14:textId="55855250" w:rsidR="00F62832" w:rsidRPr="00510F59" w:rsidRDefault="00F62832" w:rsidP="002A4910"/>
    <w:p w14:paraId="5116C8CE" w14:textId="382104C2" w:rsidR="004D0683" w:rsidRDefault="004D0683" w:rsidP="00E90288"/>
    <w:p w14:paraId="65C066FB" w14:textId="213BA997" w:rsidR="00D31F11" w:rsidRDefault="00D31F11" w:rsidP="00E90288"/>
    <w:p w14:paraId="08E5C9BF" w14:textId="7279473A" w:rsidR="00D31F11" w:rsidRDefault="00D31F11" w:rsidP="00E90288"/>
    <w:p w14:paraId="31AE67AB" w14:textId="0ACBDEAB" w:rsidR="00D31F11" w:rsidRDefault="00D31F11" w:rsidP="00E90288"/>
    <w:p w14:paraId="4A2A0DE7" w14:textId="4A643135" w:rsidR="00D31F11" w:rsidRDefault="00D31F11" w:rsidP="00E90288"/>
    <w:p w14:paraId="00C09360" w14:textId="76E28A89" w:rsidR="00D31F11" w:rsidRDefault="00D31F11" w:rsidP="00E90288"/>
    <w:p w14:paraId="6BE9A09B" w14:textId="7CC342D5" w:rsidR="00D31F11" w:rsidRDefault="00D31F11" w:rsidP="00E90288"/>
    <w:p w14:paraId="69E7CE34" w14:textId="7CDE7F39" w:rsidR="00D31F11" w:rsidRDefault="00D31F11" w:rsidP="00E90288"/>
    <w:p w14:paraId="7EC3A1D8" w14:textId="3224CA4A" w:rsidR="00D31F11" w:rsidRDefault="00D31F11" w:rsidP="00E90288"/>
    <w:p w14:paraId="4871453C" w14:textId="3C79EC28" w:rsidR="00D31F11" w:rsidRDefault="00D31F11" w:rsidP="00E90288"/>
    <w:p w14:paraId="2C65A0CF" w14:textId="51D6FCB7" w:rsidR="00D31F11" w:rsidRDefault="00D31F11" w:rsidP="00E90288"/>
    <w:p w14:paraId="3FA9D850" w14:textId="71DC5B1D" w:rsidR="00D31F11" w:rsidRDefault="00D31F11" w:rsidP="00E90288"/>
    <w:p w14:paraId="2DA05083" w14:textId="7A3D777F" w:rsidR="00D31F11" w:rsidRDefault="00D31F11" w:rsidP="00E90288"/>
    <w:p w14:paraId="231E2F09" w14:textId="57FF3553" w:rsidR="00D31F11" w:rsidRDefault="00D31F11" w:rsidP="00E90288"/>
    <w:p w14:paraId="74AD8ECF" w14:textId="414C9D5A" w:rsidR="00D31F11" w:rsidRDefault="00D31F11" w:rsidP="00E90288"/>
    <w:p w14:paraId="333D4CCE" w14:textId="77777777" w:rsidR="00D31F11" w:rsidRPr="009A2AB7" w:rsidRDefault="00D31F11" w:rsidP="00E90288"/>
    <w:sectPr w:rsidR="00D31F11" w:rsidRPr="009A2AB7"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5F0FFA" w14:textId="77777777" w:rsidR="00405FF8" w:rsidRDefault="00405FF8" w:rsidP="003C242F">
      <w:r>
        <w:separator/>
      </w:r>
    </w:p>
  </w:endnote>
  <w:endnote w:type="continuationSeparator" w:id="0">
    <w:p w14:paraId="5D012141" w14:textId="77777777" w:rsidR="00405FF8" w:rsidRDefault="00405FF8" w:rsidP="003C242F">
      <w:r>
        <w:continuationSeparator/>
      </w:r>
    </w:p>
  </w:endnote>
  <w:endnote w:id="1">
    <w:p w14:paraId="50786000" w14:textId="2ECCA779"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r w:rsidR="00D31F11" w:rsidRPr="00D31F11">
        <w:rPr>
          <w:noProof/>
        </w:rPr>
        <w:t xml:space="preserve"> </w:t>
      </w:r>
    </w:p>
  </w:endnote>
  <w:endnote w:id="2">
    <w:p w14:paraId="09135441" w14:textId="4BF27814" w:rsidR="00433F8B" w:rsidRPr="00B34DBE" w:rsidRDefault="00433F8B">
      <w:pPr>
        <w:pStyle w:val="EndnoteText"/>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176E40" w:rsidRPr="00B34DBE" w:rsidRDefault="00176E40">
      <w:pPr>
        <w:pStyle w:val="EndnoteText"/>
      </w:pPr>
      <w:r>
        <w:rPr>
          <w:rStyle w:val="EndnoteReference"/>
        </w:rPr>
        <w:endnoteRef/>
      </w:r>
      <w:r>
        <w:t xml:space="preserve"> </w:t>
      </w:r>
      <w:r>
        <w:fldChar w:fldCharType="begin" w:fldLock="1"/>
      </w:r>
      <w:r w:rsidR="00C41CE8">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C41CE8" w:rsidRPr="00C41CE8" w:rsidRDefault="00C41CE8">
      <w:pPr>
        <w:pStyle w:val="EndnoteText"/>
      </w:pPr>
      <w:r>
        <w:rPr>
          <w:rStyle w:val="EndnoteReference"/>
        </w:rPr>
        <w:endnoteRef/>
      </w:r>
      <w:r>
        <w:t xml:space="preserve"> </w:t>
      </w:r>
      <w:r>
        <w:fldChar w:fldCharType="begin" w:fldLock="1"/>
      </w:r>
      <w:r w:rsidR="00A570C9">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14FE5EBD" w:rsidR="00A570C9" w:rsidRPr="00263FF4" w:rsidRDefault="00A570C9">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00E30210" w:rsidRPr="00E30210">
        <w:rPr>
          <w:noProof/>
        </w:rPr>
        <w:t>(</w:t>
      </w:r>
      <w:r w:rsidR="00E30210" w:rsidRPr="00E30210">
        <w:rPr>
          <w:i/>
          <w:noProof/>
        </w:rPr>
        <w:t>Apache Tomcat® - Welcome!</w:t>
      </w:r>
      <w:r w:rsidR="00E30210" w:rsidRPr="00E30210">
        <w:rPr>
          <w:noProof/>
        </w:rPr>
        <w:t>, no date a)</w:t>
      </w:r>
      <w:r>
        <w:fldChar w:fldCharType="end"/>
      </w:r>
    </w:p>
  </w:endnote>
  <w:endnote w:id="6">
    <w:p w14:paraId="569C520F" w14:textId="0F7EA6D4" w:rsidR="00EF746A" w:rsidRPr="00EF746A" w:rsidRDefault="00EF746A">
      <w:pPr>
        <w:pStyle w:val="EndnoteText"/>
      </w:pPr>
      <w:r>
        <w:rPr>
          <w:rStyle w:val="EndnoteReference"/>
        </w:rPr>
        <w:endnoteRef/>
      </w:r>
      <w:r>
        <w:t xml:space="preserve"> </w:t>
      </w:r>
      <w:r>
        <w:fldChar w:fldCharType="begin" w:fldLock="1"/>
      </w:r>
      <w:r w:rsidR="00E30210">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7">
    <w:p w14:paraId="66EA7AD4" w14:textId="065409D6" w:rsidR="00E30210" w:rsidRPr="00E30210" w:rsidRDefault="00E30210">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8">
    <w:p w14:paraId="291BA057" w14:textId="7F72F00F" w:rsidR="00125B75" w:rsidRPr="00C10811" w:rsidRDefault="00125B75">
      <w:pPr>
        <w:pStyle w:val="EndnoteText"/>
      </w:pPr>
      <w:r>
        <w:rPr>
          <w:rStyle w:val="EndnoteReference"/>
        </w:rPr>
        <w:endnoteRef/>
      </w:r>
      <w:r>
        <w:t xml:space="preserve"> </w:t>
      </w:r>
      <w:r w:rsidR="00C10811">
        <w:fldChar w:fldCharType="begin" w:fldLock="1"/>
      </w:r>
      <w:r w:rsidR="00C90BF6">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rsidR="00C10811">
        <w:fldChar w:fldCharType="separate"/>
      </w:r>
      <w:r w:rsidR="00C10811" w:rsidRPr="00C10811">
        <w:rPr>
          <w:noProof/>
        </w:rPr>
        <w:t>(</w:t>
      </w:r>
      <w:r w:rsidR="00C10811" w:rsidRPr="00C10811">
        <w:rPr>
          <w:i/>
          <w:noProof/>
        </w:rPr>
        <w:t>What is an SSL Certificate?</w:t>
      </w:r>
      <w:r w:rsidR="00C10811" w:rsidRPr="00C10811">
        <w:rPr>
          <w:noProof/>
        </w:rPr>
        <w:t>, no date)</w:t>
      </w:r>
      <w:r w:rsidR="00C10811">
        <w:fldChar w:fldCharType="end"/>
      </w:r>
    </w:p>
  </w:endnote>
  <w:endnote w:id="9">
    <w:p w14:paraId="1F931395" w14:textId="2252BE15" w:rsidR="00C90BF6" w:rsidRPr="00C90BF6" w:rsidRDefault="00C90BF6">
      <w:pPr>
        <w:pStyle w:val="EndnoteText"/>
      </w:pPr>
      <w:r>
        <w:rPr>
          <w:rStyle w:val="EndnoteReference"/>
        </w:rPr>
        <w:endnoteRef/>
      </w:r>
      <w:r>
        <w:t xml:space="preserve"> </w:t>
      </w:r>
      <w:r>
        <w:fldChar w:fldCharType="begin" w:fldLock="1"/>
      </w:r>
      <w:r w:rsidR="00C821C5">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10">
    <w:p w14:paraId="72120A35" w14:textId="4428FC91" w:rsidR="00C821C5" w:rsidRPr="00C821C5" w:rsidRDefault="00C821C5">
      <w:pPr>
        <w:pStyle w:val="EndnoteText"/>
      </w:pPr>
      <w:r>
        <w:rPr>
          <w:rStyle w:val="EndnoteReference"/>
        </w:rPr>
        <w:endnoteRef/>
      </w:r>
      <w:r>
        <w:t xml:space="preserve"> </w:t>
      </w:r>
      <w:r>
        <w:fldChar w:fldCharType="begin" w:fldLock="1"/>
      </w:r>
      <w:r w:rsidR="004A6B79">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11">
    <w:p w14:paraId="66C18C6C" w14:textId="7EA2F3E8" w:rsidR="004A6B79" w:rsidRPr="004A6B79" w:rsidRDefault="004A6B79">
      <w:pPr>
        <w:pStyle w:val="EndnoteText"/>
      </w:pPr>
      <w:r>
        <w:rPr>
          <w:rStyle w:val="EndnoteReference"/>
        </w:rPr>
        <w:endnoteRef/>
      </w:r>
      <w:r>
        <w:t xml:space="preserve"> </w:t>
      </w:r>
      <w:r>
        <w:fldChar w:fldCharType="begin" w:fldLock="1"/>
      </w:r>
      <w:r w:rsidR="00FA0609">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12">
    <w:p w14:paraId="6AAD3B22" w14:textId="26DF6937" w:rsidR="00FA0609" w:rsidRPr="00FA0609" w:rsidRDefault="00FA0609">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5A3117" w14:textId="77777777" w:rsidR="00405FF8" w:rsidRDefault="00405FF8" w:rsidP="003C242F">
      <w:r>
        <w:separator/>
      </w:r>
    </w:p>
  </w:footnote>
  <w:footnote w:type="continuationSeparator" w:id="0">
    <w:p w14:paraId="5431F3C8" w14:textId="77777777" w:rsidR="00405FF8" w:rsidRDefault="00405FF8"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4"/>
  </w:num>
  <w:num w:numId="4">
    <w:abstractNumId w:val="7"/>
  </w:num>
  <w:num w:numId="5">
    <w:abstractNumId w:val="9"/>
  </w:num>
  <w:num w:numId="6">
    <w:abstractNumId w:val="12"/>
  </w:num>
  <w:num w:numId="7">
    <w:abstractNumId w:val="2"/>
  </w:num>
  <w:num w:numId="8">
    <w:abstractNumId w:val="4"/>
  </w:num>
  <w:num w:numId="9">
    <w:abstractNumId w:val="11"/>
  </w:num>
  <w:num w:numId="10">
    <w:abstractNumId w:val="6"/>
  </w:num>
  <w:num w:numId="11">
    <w:abstractNumId w:val="5"/>
  </w:num>
  <w:num w:numId="12">
    <w:abstractNumId w:val="13"/>
  </w:num>
  <w:num w:numId="13">
    <w:abstractNumId w:val="0"/>
  </w:num>
  <w:num w:numId="14">
    <w:abstractNumId w:val="8"/>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57BF"/>
    <w:rsid w:val="00012210"/>
    <w:rsid w:val="00012308"/>
    <w:rsid w:val="00013708"/>
    <w:rsid w:val="000168E6"/>
    <w:rsid w:val="0002412D"/>
    <w:rsid w:val="0002798B"/>
    <w:rsid w:val="000319E3"/>
    <w:rsid w:val="000322DD"/>
    <w:rsid w:val="00047A2C"/>
    <w:rsid w:val="00056F33"/>
    <w:rsid w:val="00061963"/>
    <w:rsid w:val="00073D7D"/>
    <w:rsid w:val="00074A7E"/>
    <w:rsid w:val="00081C40"/>
    <w:rsid w:val="00092D8C"/>
    <w:rsid w:val="00092FCF"/>
    <w:rsid w:val="000A6B02"/>
    <w:rsid w:val="000A742F"/>
    <w:rsid w:val="000C22B8"/>
    <w:rsid w:val="000E23C0"/>
    <w:rsid w:val="000E6331"/>
    <w:rsid w:val="000E63F3"/>
    <w:rsid w:val="000E7748"/>
    <w:rsid w:val="00101A8E"/>
    <w:rsid w:val="00102D5A"/>
    <w:rsid w:val="00103CEE"/>
    <w:rsid w:val="00104FE0"/>
    <w:rsid w:val="00113C81"/>
    <w:rsid w:val="001172E5"/>
    <w:rsid w:val="00125B75"/>
    <w:rsid w:val="00126532"/>
    <w:rsid w:val="00132C53"/>
    <w:rsid w:val="00137F87"/>
    <w:rsid w:val="00141A87"/>
    <w:rsid w:val="001449FC"/>
    <w:rsid w:val="00144F39"/>
    <w:rsid w:val="001537B4"/>
    <w:rsid w:val="001545C1"/>
    <w:rsid w:val="00156D23"/>
    <w:rsid w:val="00163DD8"/>
    <w:rsid w:val="001721D0"/>
    <w:rsid w:val="0017257B"/>
    <w:rsid w:val="00172645"/>
    <w:rsid w:val="00174B96"/>
    <w:rsid w:val="00176E40"/>
    <w:rsid w:val="00197943"/>
    <w:rsid w:val="001A5E4B"/>
    <w:rsid w:val="001B1FF0"/>
    <w:rsid w:val="001C0761"/>
    <w:rsid w:val="001C0AED"/>
    <w:rsid w:val="001D5B9B"/>
    <w:rsid w:val="001E707B"/>
    <w:rsid w:val="001F6976"/>
    <w:rsid w:val="00203F01"/>
    <w:rsid w:val="0021103B"/>
    <w:rsid w:val="002113A7"/>
    <w:rsid w:val="00213B32"/>
    <w:rsid w:val="002172F8"/>
    <w:rsid w:val="002229F8"/>
    <w:rsid w:val="00237E65"/>
    <w:rsid w:val="00246EEC"/>
    <w:rsid w:val="0025562D"/>
    <w:rsid w:val="002602B2"/>
    <w:rsid w:val="00260DC3"/>
    <w:rsid w:val="00263FF4"/>
    <w:rsid w:val="00264A4E"/>
    <w:rsid w:val="00270978"/>
    <w:rsid w:val="00271450"/>
    <w:rsid w:val="002739A2"/>
    <w:rsid w:val="00283C6C"/>
    <w:rsid w:val="00284B8C"/>
    <w:rsid w:val="00295D54"/>
    <w:rsid w:val="002A4910"/>
    <w:rsid w:val="002A719A"/>
    <w:rsid w:val="002B17AE"/>
    <w:rsid w:val="002B75C6"/>
    <w:rsid w:val="002B76AA"/>
    <w:rsid w:val="002C4680"/>
    <w:rsid w:val="002C4684"/>
    <w:rsid w:val="002C6B3D"/>
    <w:rsid w:val="002D7653"/>
    <w:rsid w:val="002E2F8B"/>
    <w:rsid w:val="002F6D45"/>
    <w:rsid w:val="002F78E5"/>
    <w:rsid w:val="003001F3"/>
    <w:rsid w:val="003049CF"/>
    <w:rsid w:val="00305A3F"/>
    <w:rsid w:val="00312BDC"/>
    <w:rsid w:val="003261C5"/>
    <w:rsid w:val="003317C0"/>
    <w:rsid w:val="00334A02"/>
    <w:rsid w:val="00334BC4"/>
    <w:rsid w:val="00344AF9"/>
    <w:rsid w:val="00345767"/>
    <w:rsid w:val="00347826"/>
    <w:rsid w:val="003549AF"/>
    <w:rsid w:val="00365687"/>
    <w:rsid w:val="003807DD"/>
    <w:rsid w:val="00390EAA"/>
    <w:rsid w:val="00394083"/>
    <w:rsid w:val="003957C9"/>
    <w:rsid w:val="003A1940"/>
    <w:rsid w:val="003A1F07"/>
    <w:rsid w:val="003A207A"/>
    <w:rsid w:val="003C242F"/>
    <w:rsid w:val="003D430E"/>
    <w:rsid w:val="003E3FB0"/>
    <w:rsid w:val="003E5DD4"/>
    <w:rsid w:val="00405FF8"/>
    <w:rsid w:val="0040683B"/>
    <w:rsid w:val="004078DF"/>
    <w:rsid w:val="00411942"/>
    <w:rsid w:val="004150AC"/>
    <w:rsid w:val="00420299"/>
    <w:rsid w:val="00422C49"/>
    <w:rsid w:val="0042419B"/>
    <w:rsid w:val="004328B5"/>
    <w:rsid w:val="00433F8B"/>
    <w:rsid w:val="0043726E"/>
    <w:rsid w:val="004432BD"/>
    <w:rsid w:val="00443508"/>
    <w:rsid w:val="004451E5"/>
    <w:rsid w:val="00455C58"/>
    <w:rsid w:val="004567C5"/>
    <w:rsid w:val="00465014"/>
    <w:rsid w:val="00471C9E"/>
    <w:rsid w:val="0047377F"/>
    <w:rsid w:val="00474771"/>
    <w:rsid w:val="00485ED5"/>
    <w:rsid w:val="00491592"/>
    <w:rsid w:val="00492599"/>
    <w:rsid w:val="004944A8"/>
    <w:rsid w:val="004A6B79"/>
    <w:rsid w:val="004B60D8"/>
    <w:rsid w:val="004C6156"/>
    <w:rsid w:val="004D02F1"/>
    <w:rsid w:val="004D0683"/>
    <w:rsid w:val="004F013B"/>
    <w:rsid w:val="004F67DF"/>
    <w:rsid w:val="004F6838"/>
    <w:rsid w:val="00502370"/>
    <w:rsid w:val="0050410F"/>
    <w:rsid w:val="00506162"/>
    <w:rsid w:val="00510F59"/>
    <w:rsid w:val="00512E5E"/>
    <w:rsid w:val="00517B76"/>
    <w:rsid w:val="00522545"/>
    <w:rsid w:val="00527EB5"/>
    <w:rsid w:val="00532796"/>
    <w:rsid w:val="00533ED3"/>
    <w:rsid w:val="0053591A"/>
    <w:rsid w:val="00543C8C"/>
    <w:rsid w:val="00553283"/>
    <w:rsid w:val="00560348"/>
    <w:rsid w:val="00562BAB"/>
    <w:rsid w:val="00564064"/>
    <w:rsid w:val="0057309B"/>
    <w:rsid w:val="0057580B"/>
    <w:rsid w:val="00577278"/>
    <w:rsid w:val="00577D52"/>
    <w:rsid w:val="0058128B"/>
    <w:rsid w:val="005846C2"/>
    <w:rsid w:val="005854C5"/>
    <w:rsid w:val="0059168A"/>
    <w:rsid w:val="005959A5"/>
    <w:rsid w:val="00596194"/>
    <w:rsid w:val="005A46E8"/>
    <w:rsid w:val="005A6F82"/>
    <w:rsid w:val="005B7ECF"/>
    <w:rsid w:val="005D45A4"/>
    <w:rsid w:val="005F1675"/>
    <w:rsid w:val="005F4E40"/>
    <w:rsid w:val="005F71F0"/>
    <w:rsid w:val="006017F1"/>
    <w:rsid w:val="0060370D"/>
    <w:rsid w:val="00606928"/>
    <w:rsid w:val="00610449"/>
    <w:rsid w:val="00611E6E"/>
    <w:rsid w:val="00632357"/>
    <w:rsid w:val="0063768B"/>
    <w:rsid w:val="00647987"/>
    <w:rsid w:val="006520DC"/>
    <w:rsid w:val="00655DE6"/>
    <w:rsid w:val="00670C9E"/>
    <w:rsid w:val="00676736"/>
    <w:rsid w:val="006906C5"/>
    <w:rsid w:val="00691C2D"/>
    <w:rsid w:val="00696308"/>
    <w:rsid w:val="006A303E"/>
    <w:rsid w:val="006A42C9"/>
    <w:rsid w:val="006A4CA6"/>
    <w:rsid w:val="006D465B"/>
    <w:rsid w:val="006D5936"/>
    <w:rsid w:val="006E117F"/>
    <w:rsid w:val="006E7093"/>
    <w:rsid w:val="007036EE"/>
    <w:rsid w:val="00711F04"/>
    <w:rsid w:val="007120BF"/>
    <w:rsid w:val="0071743E"/>
    <w:rsid w:val="00726C97"/>
    <w:rsid w:val="00730089"/>
    <w:rsid w:val="0073084E"/>
    <w:rsid w:val="00733795"/>
    <w:rsid w:val="007460D0"/>
    <w:rsid w:val="00776DEF"/>
    <w:rsid w:val="0077770B"/>
    <w:rsid w:val="007837B7"/>
    <w:rsid w:val="0079736B"/>
    <w:rsid w:val="007B5055"/>
    <w:rsid w:val="007B69F9"/>
    <w:rsid w:val="007C2DDA"/>
    <w:rsid w:val="007C4A08"/>
    <w:rsid w:val="007C707A"/>
    <w:rsid w:val="007D142F"/>
    <w:rsid w:val="007E41C9"/>
    <w:rsid w:val="007E67A5"/>
    <w:rsid w:val="007E6D96"/>
    <w:rsid w:val="007F487E"/>
    <w:rsid w:val="00806B94"/>
    <w:rsid w:val="00812C83"/>
    <w:rsid w:val="008252EF"/>
    <w:rsid w:val="0082670E"/>
    <w:rsid w:val="00827D45"/>
    <w:rsid w:val="00835D91"/>
    <w:rsid w:val="008402F7"/>
    <w:rsid w:val="008444BB"/>
    <w:rsid w:val="00844BBD"/>
    <w:rsid w:val="00852393"/>
    <w:rsid w:val="0086223E"/>
    <w:rsid w:val="008650DB"/>
    <w:rsid w:val="0087093D"/>
    <w:rsid w:val="008742CA"/>
    <w:rsid w:val="00876A44"/>
    <w:rsid w:val="008910CE"/>
    <w:rsid w:val="00892243"/>
    <w:rsid w:val="00893D8B"/>
    <w:rsid w:val="008A5814"/>
    <w:rsid w:val="008A67EC"/>
    <w:rsid w:val="008B0BBA"/>
    <w:rsid w:val="008B35E9"/>
    <w:rsid w:val="008C3708"/>
    <w:rsid w:val="008D13ED"/>
    <w:rsid w:val="008D16DA"/>
    <w:rsid w:val="008D3169"/>
    <w:rsid w:val="008E6023"/>
    <w:rsid w:val="008F712D"/>
    <w:rsid w:val="0090618B"/>
    <w:rsid w:val="00906FC6"/>
    <w:rsid w:val="00913318"/>
    <w:rsid w:val="009162DF"/>
    <w:rsid w:val="00922671"/>
    <w:rsid w:val="00936CD2"/>
    <w:rsid w:val="00940C6E"/>
    <w:rsid w:val="00954C18"/>
    <w:rsid w:val="0096320E"/>
    <w:rsid w:val="009749E7"/>
    <w:rsid w:val="009771DB"/>
    <w:rsid w:val="00977852"/>
    <w:rsid w:val="0098037F"/>
    <w:rsid w:val="009807EA"/>
    <w:rsid w:val="00981A68"/>
    <w:rsid w:val="00984954"/>
    <w:rsid w:val="00993E2C"/>
    <w:rsid w:val="00997244"/>
    <w:rsid w:val="009A2AB7"/>
    <w:rsid w:val="009A2D61"/>
    <w:rsid w:val="009D0A04"/>
    <w:rsid w:val="009D2B49"/>
    <w:rsid w:val="009D2DF6"/>
    <w:rsid w:val="009E34B3"/>
    <w:rsid w:val="009E519C"/>
    <w:rsid w:val="009E5514"/>
    <w:rsid w:val="009F0A58"/>
    <w:rsid w:val="00A026D1"/>
    <w:rsid w:val="00A103E5"/>
    <w:rsid w:val="00A1483E"/>
    <w:rsid w:val="00A15DBF"/>
    <w:rsid w:val="00A329C9"/>
    <w:rsid w:val="00A33400"/>
    <w:rsid w:val="00A35AA0"/>
    <w:rsid w:val="00A401AD"/>
    <w:rsid w:val="00A500B4"/>
    <w:rsid w:val="00A5089D"/>
    <w:rsid w:val="00A53C23"/>
    <w:rsid w:val="00A570C9"/>
    <w:rsid w:val="00A731E5"/>
    <w:rsid w:val="00A83C8E"/>
    <w:rsid w:val="00A879B3"/>
    <w:rsid w:val="00A93CED"/>
    <w:rsid w:val="00A97440"/>
    <w:rsid w:val="00A97924"/>
    <w:rsid w:val="00AC34F2"/>
    <w:rsid w:val="00AD60F3"/>
    <w:rsid w:val="00AE4EA9"/>
    <w:rsid w:val="00AE7287"/>
    <w:rsid w:val="00AF5C64"/>
    <w:rsid w:val="00B05E8E"/>
    <w:rsid w:val="00B11FE1"/>
    <w:rsid w:val="00B25D5D"/>
    <w:rsid w:val="00B33BA1"/>
    <w:rsid w:val="00B34DBE"/>
    <w:rsid w:val="00B37CAA"/>
    <w:rsid w:val="00B43B5D"/>
    <w:rsid w:val="00B44C56"/>
    <w:rsid w:val="00B459BF"/>
    <w:rsid w:val="00B510B0"/>
    <w:rsid w:val="00B51185"/>
    <w:rsid w:val="00B55E27"/>
    <w:rsid w:val="00B5632F"/>
    <w:rsid w:val="00B66C8B"/>
    <w:rsid w:val="00B80FBC"/>
    <w:rsid w:val="00B96B00"/>
    <w:rsid w:val="00BB1B64"/>
    <w:rsid w:val="00BC0433"/>
    <w:rsid w:val="00BC3516"/>
    <w:rsid w:val="00BD383E"/>
    <w:rsid w:val="00BE584E"/>
    <w:rsid w:val="00C10811"/>
    <w:rsid w:val="00C24CC1"/>
    <w:rsid w:val="00C26E9A"/>
    <w:rsid w:val="00C27D59"/>
    <w:rsid w:val="00C3199F"/>
    <w:rsid w:val="00C33BE3"/>
    <w:rsid w:val="00C34AE0"/>
    <w:rsid w:val="00C41CE8"/>
    <w:rsid w:val="00C56945"/>
    <w:rsid w:val="00C7258B"/>
    <w:rsid w:val="00C821C5"/>
    <w:rsid w:val="00C843BF"/>
    <w:rsid w:val="00C847C6"/>
    <w:rsid w:val="00C85E69"/>
    <w:rsid w:val="00C87016"/>
    <w:rsid w:val="00C90BF6"/>
    <w:rsid w:val="00C92595"/>
    <w:rsid w:val="00C977BF"/>
    <w:rsid w:val="00CA5B59"/>
    <w:rsid w:val="00CC6CA6"/>
    <w:rsid w:val="00CD1EC2"/>
    <w:rsid w:val="00CE77CD"/>
    <w:rsid w:val="00D06A13"/>
    <w:rsid w:val="00D11DB2"/>
    <w:rsid w:val="00D1701C"/>
    <w:rsid w:val="00D17C40"/>
    <w:rsid w:val="00D17F55"/>
    <w:rsid w:val="00D31F11"/>
    <w:rsid w:val="00D366BC"/>
    <w:rsid w:val="00D5564D"/>
    <w:rsid w:val="00D6576C"/>
    <w:rsid w:val="00D67EC8"/>
    <w:rsid w:val="00D75F36"/>
    <w:rsid w:val="00D84ABC"/>
    <w:rsid w:val="00D957BE"/>
    <w:rsid w:val="00D96E16"/>
    <w:rsid w:val="00DF1489"/>
    <w:rsid w:val="00E01A4F"/>
    <w:rsid w:val="00E026F3"/>
    <w:rsid w:val="00E03B5A"/>
    <w:rsid w:val="00E30210"/>
    <w:rsid w:val="00E33B64"/>
    <w:rsid w:val="00E342A5"/>
    <w:rsid w:val="00E34A73"/>
    <w:rsid w:val="00E42AED"/>
    <w:rsid w:val="00E44290"/>
    <w:rsid w:val="00E473EB"/>
    <w:rsid w:val="00E540B5"/>
    <w:rsid w:val="00E56977"/>
    <w:rsid w:val="00E6401D"/>
    <w:rsid w:val="00E70D51"/>
    <w:rsid w:val="00E72304"/>
    <w:rsid w:val="00E74FF1"/>
    <w:rsid w:val="00E837F1"/>
    <w:rsid w:val="00E83EA0"/>
    <w:rsid w:val="00E872F6"/>
    <w:rsid w:val="00E9005B"/>
    <w:rsid w:val="00E90288"/>
    <w:rsid w:val="00E961D3"/>
    <w:rsid w:val="00EA42C1"/>
    <w:rsid w:val="00EA6885"/>
    <w:rsid w:val="00EC546E"/>
    <w:rsid w:val="00EE11F7"/>
    <w:rsid w:val="00EE49D1"/>
    <w:rsid w:val="00EE7D88"/>
    <w:rsid w:val="00EF2BB9"/>
    <w:rsid w:val="00EF3503"/>
    <w:rsid w:val="00EF746A"/>
    <w:rsid w:val="00EF7902"/>
    <w:rsid w:val="00F02A54"/>
    <w:rsid w:val="00F16BA2"/>
    <w:rsid w:val="00F1726D"/>
    <w:rsid w:val="00F26CB6"/>
    <w:rsid w:val="00F4081B"/>
    <w:rsid w:val="00F433C4"/>
    <w:rsid w:val="00F44A76"/>
    <w:rsid w:val="00F47BAF"/>
    <w:rsid w:val="00F51D84"/>
    <w:rsid w:val="00F54157"/>
    <w:rsid w:val="00F62832"/>
    <w:rsid w:val="00F74197"/>
    <w:rsid w:val="00F75B4D"/>
    <w:rsid w:val="00F91B34"/>
    <w:rsid w:val="00F940B6"/>
    <w:rsid w:val="00FA0609"/>
    <w:rsid w:val="00FB23E9"/>
    <w:rsid w:val="00FC3F7D"/>
    <w:rsid w:val="00FD69D6"/>
    <w:rsid w:val="00FD76ED"/>
    <w:rsid w:val="00FE1A63"/>
    <w:rsid w:val="00FE6501"/>
    <w:rsid w:val="00FE737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801669">
      <w:bodyDiv w:val="1"/>
      <w:marLeft w:val="0"/>
      <w:marRight w:val="0"/>
      <w:marTop w:val="0"/>
      <w:marBottom w:val="0"/>
      <w:divBdr>
        <w:top w:val="none" w:sz="0" w:space="0" w:color="auto"/>
        <w:left w:val="none" w:sz="0" w:space="0" w:color="auto"/>
        <w:bottom w:val="none" w:sz="0" w:space="0" w:color="auto"/>
        <w:right w:val="none" w:sz="0" w:space="0" w:color="auto"/>
      </w:divBdr>
    </w:div>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54943">
      <w:bodyDiv w:val="1"/>
      <w:marLeft w:val="0"/>
      <w:marRight w:val="0"/>
      <w:marTop w:val="0"/>
      <w:marBottom w:val="0"/>
      <w:divBdr>
        <w:top w:val="none" w:sz="0" w:space="0" w:color="auto"/>
        <w:left w:val="none" w:sz="0" w:space="0" w:color="auto"/>
        <w:bottom w:val="none" w:sz="0" w:space="0" w:color="auto"/>
        <w:right w:val="none" w:sz="0" w:space="0" w:color="auto"/>
      </w:divBdr>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910861">
      <w:bodyDiv w:val="1"/>
      <w:marLeft w:val="0"/>
      <w:marRight w:val="0"/>
      <w:marTop w:val="0"/>
      <w:marBottom w:val="0"/>
      <w:divBdr>
        <w:top w:val="none" w:sz="0" w:space="0" w:color="auto"/>
        <w:left w:val="none" w:sz="0" w:space="0" w:color="auto"/>
        <w:bottom w:val="none" w:sz="0" w:space="0" w:color="auto"/>
        <w:right w:val="none" w:sz="0" w:space="0" w:color="auto"/>
      </w:divBdr>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89339150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087731096">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479567856">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10104">
      <w:bodyDiv w:val="1"/>
      <w:marLeft w:val="0"/>
      <w:marRight w:val="0"/>
      <w:marTop w:val="0"/>
      <w:marBottom w:val="0"/>
      <w:divBdr>
        <w:top w:val="none" w:sz="0" w:space="0" w:color="auto"/>
        <w:left w:val="none" w:sz="0" w:space="0" w:color="auto"/>
        <w:bottom w:val="none" w:sz="0" w:space="0" w:color="auto"/>
        <w:right w:val="none" w:sz="0" w:space="0" w:color="auto"/>
      </w:divBdr>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 w:id="1996716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4.tiff"/><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40" Type="http://schemas.openxmlformats.org/officeDocument/2006/relationships/image" Target="media/image29.tiff"/><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25.tiff"/><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hyperlink" Target="http://localhost:8080" TargetMode="External"/><Relationship Id="rId44" Type="http://schemas.openxmlformats.org/officeDocument/2006/relationships/image" Target="media/image3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24.tiff"/><Relationship Id="rId43" Type="http://schemas.openxmlformats.org/officeDocument/2006/relationships/image" Target="media/image32.png"/><Relationship Id="rId8" Type="http://schemas.openxmlformats.org/officeDocument/2006/relationships/image" Target="media/image1.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38" Type="http://schemas.openxmlformats.org/officeDocument/2006/relationships/image" Target="media/image27.tiff"/><Relationship Id="rId46"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B5A27-65EC-1649-8227-753552A76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TotalTime>
  <Pages>21</Pages>
  <Words>6034</Words>
  <Characters>34394</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412</cp:revision>
  <dcterms:created xsi:type="dcterms:W3CDTF">2019-08-01T09:54:00Z</dcterms:created>
  <dcterms:modified xsi:type="dcterms:W3CDTF">2019-08-09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